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B7EAB" w14:textId="77777777" w:rsidR="00EC1072" w:rsidRPr="00811A6B" w:rsidRDefault="00EC1072" w:rsidP="00EC1072">
      <w:pPr>
        <w:pStyle w:val="Heading1"/>
        <w:rPr>
          <w:lang w:val="id-ID"/>
        </w:rPr>
      </w:pPr>
      <w:bookmarkStart w:id="0" w:name="__RefHeading__185_1696878657"/>
      <w:bookmarkEnd w:id="0"/>
      <w:r w:rsidRPr="00811A6B">
        <w:rPr>
          <w:lang w:val="id-ID"/>
        </w:rPr>
        <w:br/>
        <w:t>PENDAHULUAN</w:t>
      </w:r>
    </w:p>
    <w:p w14:paraId="47A74F52" w14:textId="77777777" w:rsidR="00EC1072" w:rsidRPr="00811A6B" w:rsidRDefault="00EC1072" w:rsidP="00EC1072">
      <w:pPr>
        <w:pStyle w:val="TEUnsoed-TextBodyspasi2"/>
        <w:rPr>
          <w:lang w:val="id-ID"/>
        </w:rPr>
      </w:pPr>
      <w:r w:rsidRPr="00811A6B">
        <w:rPr>
          <w:lang w:val="id-ID"/>
        </w:rPr>
        <w:t>Bab ini akan membahas mengenai latar belakang, tujuan, waktu dan tempat pelaksanaan, ruang lingkup, metodologi, dan manfaat penelitian .</w:t>
      </w:r>
    </w:p>
    <w:p w14:paraId="789AD786" w14:textId="77777777" w:rsidR="00EC1072" w:rsidRPr="00811A6B" w:rsidRDefault="00EC1072" w:rsidP="00EC1072">
      <w:pPr>
        <w:pStyle w:val="Heading2"/>
        <w:rPr>
          <w:lang w:val="id-ID"/>
        </w:rPr>
      </w:pPr>
      <w:bookmarkStart w:id="1" w:name="__RefHeading__74439_315167856"/>
      <w:bookmarkEnd w:id="1"/>
      <w:r w:rsidRPr="00811A6B">
        <w:rPr>
          <w:lang w:val="id-ID"/>
        </w:rPr>
        <w:t>Latar Belakang</w:t>
      </w:r>
    </w:p>
    <w:p w14:paraId="09C43096" w14:textId="2F94FE5A" w:rsidR="00920B3D" w:rsidRPr="00811A6B" w:rsidRDefault="00920B3D" w:rsidP="00EC1072">
      <w:pPr>
        <w:pStyle w:val="TEUnsoed-TextBodyspasi2"/>
        <w:rPr>
          <w:lang w:val="id-ID"/>
        </w:rPr>
      </w:pPr>
      <w:r w:rsidRPr="00811A6B">
        <w:rPr>
          <w:lang w:val="id-ID"/>
        </w:rPr>
        <w:t>Nanoteknologi merupakan</w:t>
      </w:r>
      <w:r w:rsidR="00D4591A" w:rsidRPr="00811A6B">
        <w:rPr>
          <w:lang w:val="id-ID"/>
        </w:rPr>
        <w:t xml:space="preserve"> sebuah cabang teknologi yang </w:t>
      </w:r>
      <w:r w:rsidR="00370882" w:rsidRPr="00F567A4">
        <w:rPr>
          <w:lang w:val="id-ID"/>
        </w:rPr>
        <w:t>mempel</w:t>
      </w:r>
      <w:r w:rsidR="0074637E" w:rsidRPr="00F567A4">
        <w:rPr>
          <w:lang w:val="id-ID"/>
        </w:rPr>
        <w:t>a</w:t>
      </w:r>
      <w:r w:rsidR="00370882" w:rsidRPr="00F567A4">
        <w:rPr>
          <w:lang w:val="id-ID"/>
        </w:rPr>
        <w:t>jari</w:t>
      </w:r>
      <w:r w:rsidR="0074637E" w:rsidRPr="00F567A4">
        <w:rPr>
          <w:lang w:val="id-ID"/>
        </w:rPr>
        <w:t xml:space="preserve"> </w:t>
      </w:r>
      <w:r w:rsidR="00D4591A" w:rsidRPr="00811A6B">
        <w:rPr>
          <w:lang w:val="id-ID"/>
        </w:rPr>
        <w:t xml:space="preserve"> </w:t>
      </w:r>
      <w:r w:rsidR="0074637E" w:rsidRPr="00F567A4">
        <w:rPr>
          <w:lang w:val="id-ID"/>
        </w:rPr>
        <w:t>penerapan hal-hal</w:t>
      </w:r>
      <w:r w:rsidR="00D4591A" w:rsidRPr="00811A6B">
        <w:rPr>
          <w:lang w:val="id-ID"/>
        </w:rPr>
        <w:t xml:space="preserve"> sangat kecil yaitu dalam skala nanometer (10</w:t>
      </w:r>
      <w:r w:rsidR="00D4591A" w:rsidRPr="00811A6B">
        <w:rPr>
          <w:vertAlign w:val="superscript"/>
          <w:lang w:val="id-ID"/>
        </w:rPr>
        <w:t xml:space="preserve">-9 </w:t>
      </w:r>
      <w:r w:rsidR="00D4591A" w:rsidRPr="00811A6B">
        <w:rPr>
          <w:lang w:val="id-ID"/>
        </w:rPr>
        <w:t>m) dan</w:t>
      </w:r>
      <w:r w:rsidR="00F567A4" w:rsidRPr="00F567A4">
        <w:rPr>
          <w:lang w:val="id-ID"/>
        </w:rPr>
        <w:t xml:space="preserve"> dapat digunakan di semua bidang ilmu lainnya seperti</w:t>
      </w:r>
      <w:r w:rsidR="00D4591A" w:rsidRPr="00811A6B">
        <w:rPr>
          <w:lang w:val="id-ID"/>
        </w:rPr>
        <w:t xml:space="preserve"> seperti kimia, biologi, dan fisika </w:t>
      </w:r>
      <w:r w:rsidR="00D4591A" w:rsidRPr="00811A6B">
        <w:rPr>
          <w:lang w:val="id-ID"/>
        </w:rPr>
        <w:fldChar w:fldCharType="begin"/>
      </w:r>
      <w:r w:rsidR="002509B0">
        <w:rPr>
          <w:lang w:val="id-ID"/>
        </w:rPr>
        <w:instrText xml:space="preserve"> ADDIN ZOTERO_ITEM CSL_CITATION {"citationID":"at475m9jc6","properties":{"formattedCitation":"[1]","plainCitation":"[1]","noteIndex":0},"citationItems":[{"id":"EvxjIY1P/jjVI3LP8","uris":["http://zotero.org/users/local/3HPc1Iew/items/KKE8G5Z7"],"uri":["http://zotero.org/users/local/3HPc1Iew/items/KKE8G5Z7"],"itemData":{"id":12,"type":"webpage","title":"What is Nanotechnology? | Nano","URL":"https://www.nano.gov/nanotech-101/what/definition","accessed":{"date-parts":[["2018",2,18]]}}}],"schema":"https://github.com/citation-style-language/schema/raw/master/csl-citation.json"} </w:instrText>
      </w:r>
      <w:r w:rsidR="00D4591A" w:rsidRPr="00811A6B">
        <w:rPr>
          <w:lang w:val="id-ID"/>
        </w:rPr>
        <w:fldChar w:fldCharType="separate"/>
      </w:r>
      <w:r w:rsidR="00E00217" w:rsidRPr="00811A6B">
        <w:rPr>
          <w:lang w:val="id-ID"/>
        </w:rPr>
        <w:t>[1]</w:t>
      </w:r>
      <w:r w:rsidR="00D4591A" w:rsidRPr="00811A6B">
        <w:rPr>
          <w:lang w:val="id-ID"/>
        </w:rPr>
        <w:fldChar w:fldCharType="end"/>
      </w:r>
      <w:r w:rsidR="00D4591A" w:rsidRPr="00811A6B">
        <w:rPr>
          <w:lang w:val="id-ID"/>
        </w:rPr>
        <w:t>.</w:t>
      </w:r>
      <w:r w:rsidR="007D0968" w:rsidRPr="00811A6B">
        <w:rPr>
          <w:lang w:val="id-ID"/>
        </w:rPr>
        <w:t xml:space="preserve"> </w:t>
      </w:r>
      <w:r w:rsidR="00E00217" w:rsidRPr="00811A6B">
        <w:rPr>
          <w:lang w:val="id-ID"/>
        </w:rPr>
        <w:t>Nanoteknologi</w:t>
      </w:r>
      <w:r w:rsidR="00E90027" w:rsidRPr="00811A6B">
        <w:rPr>
          <w:lang w:val="id-ID"/>
        </w:rPr>
        <w:t xml:space="preserve"> telah</w:t>
      </w:r>
      <w:r w:rsidR="00E00217" w:rsidRPr="00811A6B">
        <w:rPr>
          <w:lang w:val="id-ID"/>
        </w:rPr>
        <w:t xml:space="preserve"> membantu memperbaiki, bahkan merevolusi, banyak teknologi dan sektor industri</w:t>
      </w:r>
      <w:r w:rsidR="00E90027" w:rsidRPr="00811A6B">
        <w:rPr>
          <w:lang w:val="id-ID"/>
        </w:rPr>
        <w:t xml:space="preserve"> seperti</w:t>
      </w:r>
      <w:r w:rsidR="00E00217" w:rsidRPr="00811A6B">
        <w:rPr>
          <w:lang w:val="id-ID"/>
        </w:rPr>
        <w:t xml:space="preserve"> teknologi informasi, keamanan dalam negeri, kedokteran, transportasi, energi, keamanan pangan, ilmu lingkungan, dan di antara banyak lainnya </w:t>
      </w:r>
      <w:r w:rsidR="00E00217" w:rsidRPr="00811A6B">
        <w:rPr>
          <w:lang w:val="id-ID"/>
        </w:rPr>
        <w:fldChar w:fldCharType="begin"/>
      </w:r>
      <w:r w:rsidR="002509B0">
        <w:rPr>
          <w:lang w:val="id-ID"/>
        </w:rPr>
        <w:instrText xml:space="preserve"> ADDIN ZOTERO_ITEM CSL_CITATION {"citationID":"al1f78b5e6","properties":{"formattedCitation":"[2]","plainCitation":"[2]","noteIndex":0},"citationItems":[{"id":"EvxjIY1P/SmMcotMA","uris":["http://zotero.org/users/local/3HPc1Iew/items/CE8VLKHN"],"uri":["http://zotero.org/users/local/3HPc1Iew/items/CE8VLKHN"],"itemData":{"id":16,"type":"webpage","title":"Benefits and Applications | Nano","URL":"https://www.nano.gov/you/nanotechnology-benefits","accessed":{"date-parts":[["2018",2,18]]}}}],"schema":"https://github.com/citation-style-language/schema/raw/master/csl-citation.json"} </w:instrText>
      </w:r>
      <w:r w:rsidR="00E00217" w:rsidRPr="00811A6B">
        <w:rPr>
          <w:lang w:val="id-ID"/>
        </w:rPr>
        <w:fldChar w:fldCharType="separate"/>
      </w:r>
      <w:r w:rsidR="00E00217" w:rsidRPr="00811A6B">
        <w:rPr>
          <w:lang w:val="id-ID"/>
        </w:rPr>
        <w:t>[2]</w:t>
      </w:r>
      <w:r w:rsidR="00E00217" w:rsidRPr="00811A6B">
        <w:rPr>
          <w:lang w:val="id-ID"/>
        </w:rPr>
        <w:fldChar w:fldCharType="end"/>
      </w:r>
      <w:r w:rsidR="00E00217" w:rsidRPr="00811A6B">
        <w:rPr>
          <w:lang w:val="id-ID"/>
        </w:rPr>
        <w:t>.</w:t>
      </w:r>
      <w:r w:rsidR="00D4591A" w:rsidRPr="00811A6B">
        <w:rPr>
          <w:lang w:val="id-ID"/>
        </w:rPr>
        <w:t xml:space="preserve"> </w:t>
      </w:r>
      <w:r w:rsidR="00E00217" w:rsidRPr="00811A6B">
        <w:rPr>
          <w:lang w:val="id-ID"/>
        </w:rPr>
        <w:t>Tanpa kita sadari, nanoteknologi terdapat pada alat-alat yang setiap hari kita gunakan,</w:t>
      </w:r>
      <w:r w:rsidR="00E90027" w:rsidRPr="00811A6B">
        <w:rPr>
          <w:lang w:val="id-ID"/>
        </w:rPr>
        <w:t xml:space="preserve"> yaitu</w:t>
      </w:r>
      <w:r w:rsidR="00E00217" w:rsidRPr="00811A6B">
        <w:rPr>
          <w:lang w:val="id-ID"/>
        </w:rPr>
        <w:t xml:space="preserve"> seperti pada smartphone, komputer, pakaian, mobil, dan bahkan sampai makanan </w:t>
      </w:r>
      <w:r w:rsidR="00E00217" w:rsidRPr="00811A6B">
        <w:rPr>
          <w:lang w:val="id-ID"/>
        </w:rPr>
        <w:fldChar w:fldCharType="begin"/>
      </w:r>
      <w:r w:rsidR="002509B0">
        <w:rPr>
          <w:lang w:val="id-ID"/>
        </w:rPr>
        <w:instrText xml:space="preserve"> ADDIN ZOTERO_ITEM CSL_CITATION {"citationID":"a11tq4o5h9a","properties":{"formattedCitation":"[3]","plainCitation":"[3]","noteIndex":0},"citationItems":[{"id":"EvxjIY1P/mE1OrW6M","uris":["http://zotero.org/users/local/3HPc1Iew/items/KHR24RUJ"],"uri":["http://zotero.org/users/local/3HPc1Iew/items/KHR24RUJ"],"itemData":{"id":10,"type":"post-weblog","title":"Apa Saja Manfaat Nano Teknologi di Bidang Pangan, Kosmetik, dan Kesehatan? – PUSPIPTEK","URL":"http://puspiptek.ristekdikti.go.id/?p=969","shortTitle":"Apa Saja Manfaat Nano Teknologi di Bidang Pangan, Kosmetik, dan Kesehatan?","language":"en-US","accessed":{"date-parts":[["2018",2,18]]}}}],"schema":"https://github.com/citation-style-language/schema/raw/master/csl-citation.json"} </w:instrText>
      </w:r>
      <w:r w:rsidR="00E00217" w:rsidRPr="00811A6B">
        <w:rPr>
          <w:lang w:val="id-ID"/>
        </w:rPr>
        <w:fldChar w:fldCharType="separate"/>
      </w:r>
      <w:r w:rsidR="00E00217" w:rsidRPr="00811A6B">
        <w:rPr>
          <w:lang w:val="id-ID"/>
        </w:rPr>
        <w:t>[3]</w:t>
      </w:r>
      <w:r w:rsidR="00E00217" w:rsidRPr="00811A6B">
        <w:rPr>
          <w:lang w:val="id-ID"/>
        </w:rPr>
        <w:fldChar w:fldCharType="end"/>
      </w:r>
      <w:r w:rsidR="00E00217" w:rsidRPr="00811A6B">
        <w:rPr>
          <w:lang w:val="id-ID"/>
        </w:rPr>
        <w:t xml:space="preserve">. </w:t>
      </w:r>
      <w:r w:rsidR="00D4591A" w:rsidRPr="00811A6B">
        <w:rPr>
          <w:lang w:val="id-ID"/>
        </w:rPr>
        <w:t xml:space="preserve">Negara-negara maju di dunia seperti Amerika Serikat, Jepang, Australia, Kanada dan negara-negara Eropa, serta beberapa negara Asia, seperti Singapura, Cina, dan Korea tengah giat-giatnya mengembangkan suatu cabang baru teknologi ini </w:t>
      </w:r>
      <w:r w:rsidR="00D4591A" w:rsidRPr="00811A6B">
        <w:rPr>
          <w:lang w:val="id-ID"/>
        </w:rPr>
        <w:fldChar w:fldCharType="begin"/>
      </w:r>
      <w:r w:rsidR="002509B0">
        <w:rPr>
          <w:lang w:val="id-ID"/>
        </w:rPr>
        <w:instrText xml:space="preserve"> ADDIN ZOTERO_ITEM CSL_CITATION {"citationID":"a2gkj1m040","properties":{"formattedCitation":"[4]","plainCitation":"[4]","noteIndex":0},"citationItems":[{"id":"EvxjIY1P/fwCpyacS","uris":["http://zotero.org/users/local/3HPc1Iew/items/DIVFJTEQ"],"uri":["http://zotero.org/users/local/3HPc1Iew/items/DIVFJTEQ"],"itemData":{"id":14,"type":"webpage","title":"Nanoteknologi, Antara Impian dan Kenyataan","URL":"http://www.nano.lipi.go.id/utama.cgi?cetakartikel&amp;1111717223","accessed":{"date-parts":[["2018",2,18]]}}}],"schema":"https://github.com/citation-style-language/schema/raw/master/csl-citation.json"} </w:instrText>
      </w:r>
      <w:r w:rsidR="00D4591A" w:rsidRPr="00811A6B">
        <w:rPr>
          <w:lang w:val="id-ID"/>
        </w:rPr>
        <w:fldChar w:fldCharType="separate"/>
      </w:r>
      <w:r w:rsidR="00E00217" w:rsidRPr="00811A6B">
        <w:rPr>
          <w:lang w:val="id-ID"/>
        </w:rPr>
        <w:t>[4]</w:t>
      </w:r>
      <w:r w:rsidR="00D4591A" w:rsidRPr="00811A6B">
        <w:rPr>
          <w:lang w:val="id-ID"/>
        </w:rPr>
        <w:fldChar w:fldCharType="end"/>
      </w:r>
      <w:r w:rsidR="00D4591A" w:rsidRPr="00811A6B">
        <w:rPr>
          <w:lang w:val="id-ID"/>
        </w:rPr>
        <w:t>.</w:t>
      </w:r>
      <w:r w:rsidR="00E00217" w:rsidRPr="00811A6B">
        <w:rPr>
          <w:lang w:val="id-ID"/>
        </w:rPr>
        <w:t xml:space="preserve"> </w:t>
      </w:r>
    </w:p>
    <w:p w14:paraId="5F302CD0" w14:textId="25070B2D" w:rsidR="00ED0DF1" w:rsidRDefault="007D0968" w:rsidP="00015870">
      <w:pPr>
        <w:pStyle w:val="TEUnsoed-TextBodyspasi2"/>
        <w:rPr>
          <w:lang w:val="id-ID"/>
        </w:rPr>
      </w:pPr>
      <w:r w:rsidRPr="00811A6B">
        <w:rPr>
          <w:lang w:val="id-ID"/>
        </w:rPr>
        <w:t>Sistem Mikro-Elektro-Mekanis</w:t>
      </w:r>
      <w:r w:rsidR="008A16F7">
        <w:t xml:space="preserve"> atau biasa disebut </w:t>
      </w:r>
      <w:r w:rsidRPr="00811A6B">
        <w:rPr>
          <w:lang w:val="id-ID"/>
        </w:rPr>
        <w:t>MEMS</w:t>
      </w:r>
      <w:r w:rsidR="008A16F7">
        <w:t xml:space="preserve"> (Micro Electro-Mechanical System</w:t>
      </w:r>
      <w:r w:rsidRPr="00811A6B">
        <w:rPr>
          <w:lang w:val="id-ID"/>
        </w:rPr>
        <w:t xml:space="preserve">) </w:t>
      </w:r>
      <w:r w:rsidR="008A16F7">
        <w:t>adalah</w:t>
      </w:r>
      <w:r w:rsidRPr="00811A6B">
        <w:rPr>
          <w:lang w:val="id-ID"/>
        </w:rPr>
        <w:t xml:space="preserve"> struktur mikro dari nanoteknologi yang mengintegrasikan fungsi mekanik dan elektrik </w:t>
      </w:r>
      <w:r w:rsidR="00153A0A" w:rsidRPr="00811A6B">
        <w:rPr>
          <w:lang w:val="id-ID"/>
        </w:rPr>
        <w:fldChar w:fldCharType="begin"/>
      </w:r>
      <w:r w:rsidR="002509B0">
        <w:rPr>
          <w:lang w:val="id-ID"/>
        </w:rPr>
        <w:instrText xml:space="preserve"> ADDIN ZOTERO_ITEM CSL_CITATION {"citationID":"a4omurktiq","properties":{"formattedCitation":"[4]","plainCitation":"[4]","noteIndex":0},"citationItems":[{"id":"EvxjIY1P/fwCpyacS","uris":["http://zotero.org/users/local/3HPc1Iew/items/DIVFJTEQ"],"uri":["http://zotero.org/users/local/3HPc1Iew/items/DIVFJTEQ"],"itemData":{"id":14,"type":"webpage","title":"Nanoteknologi, Antara Impian dan Kenyataan","URL":"http://www.nano.lipi.go.id/utama.cgi?cetakartikel&amp;1111717223","accessed":{"date-parts":[["2018",2,18]]}}}],"schema":"https://github.com/citation-style-language/schema/raw/master/csl-citation.json"} </w:instrText>
      </w:r>
      <w:r w:rsidR="00153A0A" w:rsidRPr="00811A6B">
        <w:rPr>
          <w:lang w:val="id-ID"/>
        </w:rPr>
        <w:fldChar w:fldCharType="separate"/>
      </w:r>
      <w:r w:rsidR="00153A0A" w:rsidRPr="00811A6B">
        <w:rPr>
          <w:lang w:val="id-ID"/>
        </w:rPr>
        <w:t>[4]</w:t>
      </w:r>
      <w:r w:rsidR="00153A0A" w:rsidRPr="00811A6B">
        <w:rPr>
          <w:lang w:val="id-ID"/>
        </w:rPr>
        <w:fldChar w:fldCharType="end"/>
      </w:r>
      <w:r w:rsidRPr="00811A6B">
        <w:rPr>
          <w:lang w:val="id-ID"/>
        </w:rPr>
        <w:t>.</w:t>
      </w:r>
      <w:r w:rsidR="008A16F7">
        <w:t xml:space="preserve"> MEMS</w:t>
      </w:r>
      <w:r w:rsidR="00153A0A" w:rsidRPr="00811A6B">
        <w:rPr>
          <w:lang w:val="id-ID"/>
        </w:rPr>
        <w:t xml:space="preserve"> telah merevolusi pasar dari sensor</w:t>
      </w:r>
      <w:r w:rsidR="008A16F7">
        <w:t>,</w:t>
      </w:r>
      <w:r w:rsidR="00153A0A" w:rsidRPr="00811A6B">
        <w:rPr>
          <w:lang w:val="id-ID"/>
        </w:rPr>
        <w:t xml:space="preserve"> </w:t>
      </w:r>
      <w:r w:rsidR="008A16F7">
        <w:t>karena sistem tersebut</w:t>
      </w:r>
      <w:r w:rsidR="00153A0A" w:rsidRPr="00811A6B">
        <w:rPr>
          <w:lang w:val="id-ID"/>
        </w:rPr>
        <w:t xml:space="preserve"> menyediakan perangkat pengukuran berukuran kecil dengan harga rendah </w:t>
      </w:r>
      <w:r w:rsidR="00153A0A" w:rsidRPr="00811A6B">
        <w:rPr>
          <w:lang w:val="id-ID"/>
        </w:rPr>
        <w:fldChar w:fldCharType="begin"/>
      </w:r>
      <w:r w:rsidR="002509B0">
        <w:rPr>
          <w:lang w:val="id-ID"/>
        </w:rPr>
        <w:instrText xml:space="preserve"> ADDIN ZOTERO_ITEM CSL_CITATION {"citationID":"a14d4a2s338","properties":{"formattedCitation":"[5]","plainCitation":"[5]","noteIndex":0},"citationItems":[{"id":"EvxjIY1P/VYWyjypr","uris":["http://zotero.org/users/local/3HPc1Iew/items/95CQIBKM"],"uri":["http://zotero.org/users/local/3HPc1Iew/items/95CQIBKM"],"itemData":{"id":6,"type":"article-journal","title":"Design, Fabrication, and Characterization of Electrostatically Actuated Microcantilever Sensor for Temperature Detection","container-title":"IEEE Sensors Journal","page":"1595-1601","volume":"15","issue":"3","source":"IEEE Xplore","abstract":"Microcantilever sensor technology is a next-generation electromechanical technique with broad application in chemical, physical, and biological detection. In this paper, we are using a microcantilever to detect the temperature. The sensing action essentially is the deflection of the microcantilever beam. In general, an optical detection method is used in microcantilever-based sensing techniques. However, in this paper, the direct electrical detection is used, which has an advantage of reduced complexity. The desired separation between the electrodes required is &lt;;50 nm for temperature sensing application, which is too small to fabricate consistently. We proposed to use prestress voltage to achieve desired separation. This is explored through simulation and experimentation. The process to fabricate microcantilever-based sensor has been developed and the device has been fabricated with surface micromachining technology. To detect the different temperatures, a different level of electrostatic actuation voltage is needed for each temperature. The tuning can be done by adjusting the actuation voltage levels. Thus, this sensor can be described as tunable temperature sensor. The details of the operation of the device and electrical characterization are presented for temperature detection application in this paper. Transient measurements are also done to estimate the response time of sensor. The developed device can be utilized to protect the system from overheating and thereby failures in electronic circuit.","DOI":"10.1109/JSEN.2014.2365107","ISSN":"1530-437X","author":[{"family":"Kalambe","given":"J."},{"family":"Patrikar","given":"R."}],"issued":{"date-parts":[["2015",3]]}}}],"schema":"https://github.com/citation-style-language/schema/raw/master/csl-citation.json"} </w:instrText>
      </w:r>
      <w:r w:rsidR="00153A0A" w:rsidRPr="00811A6B">
        <w:rPr>
          <w:lang w:val="id-ID"/>
        </w:rPr>
        <w:fldChar w:fldCharType="separate"/>
      </w:r>
      <w:r w:rsidR="00153A0A" w:rsidRPr="00811A6B">
        <w:rPr>
          <w:lang w:val="id-ID"/>
        </w:rPr>
        <w:t>[5]</w:t>
      </w:r>
      <w:r w:rsidR="00153A0A" w:rsidRPr="00811A6B">
        <w:rPr>
          <w:lang w:val="id-ID"/>
        </w:rPr>
        <w:fldChar w:fldCharType="end"/>
      </w:r>
      <w:r w:rsidR="00153A0A" w:rsidRPr="00811A6B">
        <w:rPr>
          <w:lang w:val="id-ID"/>
        </w:rPr>
        <w:t>. Pada tiga dekade terakhir, kita telah menyaksikan perkembangan dari perangkat dan sistem dari MEMS</w:t>
      </w:r>
      <w:r w:rsidRPr="00811A6B">
        <w:rPr>
          <w:lang w:val="id-ID"/>
        </w:rPr>
        <w:t xml:space="preserve"> </w:t>
      </w:r>
      <w:r w:rsidR="00153A0A" w:rsidRPr="00811A6B">
        <w:rPr>
          <w:lang w:val="id-ID"/>
        </w:rPr>
        <w:t xml:space="preserve">yang memiliki aplikasi </w:t>
      </w:r>
      <w:r w:rsidR="00153A0A" w:rsidRPr="00811A6B">
        <w:rPr>
          <w:lang w:val="id-ID"/>
        </w:rPr>
        <w:lastRenderedPageBreak/>
        <w:t xml:space="preserve">penting di bidang industri dan pengobatan </w:t>
      </w:r>
      <w:r w:rsidR="00153A0A" w:rsidRPr="00811A6B">
        <w:rPr>
          <w:lang w:val="id-ID"/>
        </w:rPr>
        <w:fldChar w:fldCharType="begin"/>
      </w:r>
      <w:r w:rsidR="002509B0">
        <w:rPr>
          <w:lang w:val="id-ID"/>
        </w:rPr>
        <w:instrText xml:space="preserve"> ADDIN ZOTERO_ITEM CSL_CITATION {"citationID":"anbvik70ef","properties":{"formattedCitation":"[6]","plainCitation":"[6]","noteIndex":0},"citationItems":[{"id":"EvxjIY1P/4HweeZQF","uris":["http://zotero.org/users/local/3HPc1Iew/items/8KHCTBDG"],"uri":["http://zotero.org/users/local/3HPc1Iew/items/8KHCTBDG"],"itemData":{"id":18,"type":"article-journal","title":"Paper-based piezoresistive MEMS sensors","container-title":"Lab on a Chip","page":"2189-2196","volume":"11","issue":"13","source":"PubMed","abstract":"This paper describes the development of MEMS force sensors constructed using paper as the structural material. The working principle on which these paper-based sensors are based is the piezoresistive effect generated by conductive materials patterned on a paper substrate. The device is inexpensive (</w:instrText>
      </w:r>
      <w:r w:rsidR="002509B0">
        <w:rPr>
          <w:rFonts w:ascii="MS Mincho" w:eastAsia="MS Mincho" w:hAnsi="MS Mincho" w:cs="MS Mincho" w:hint="eastAsia"/>
          <w:lang w:val="id-ID"/>
        </w:rPr>
        <w:instrText>∼</w:instrText>
      </w:r>
      <w:r w:rsidR="002509B0">
        <w:rPr>
          <w:lang w:val="id-ID"/>
        </w:rPr>
        <w:instrText xml:space="preserve">$0.04 per device for materials), simple to fabricate, lightweight, and disposable. Paper can be readily folded into three-dimensional structures to increase the stiffness of the sensor while keeping it light in weight. The entire fabrication process can be completed within one hour without expensive cleanroom facilities using simple tools (e.g., a paper cutter and a painting knife). We demonstrated that the paper-based sensor can measure forces with moderate performance (i.e., resolution: 120 μN, measurement range: ±16 mN, and sensitivity: 0.84 mV mN(-1)). We applied this sensor to characterizing the mechanical properties of a soft material. Leveraging the same sensing concept, we also developed a paper-based balance with a measurement range of 15 g, and a resolution of 0.39 g.","DOI":"10.1039/c1lc20161a","ISSN":"1473-0189","note":"PMID: 21566813","journalAbbreviation":"Lab Chip","language":"eng","author":[{"family":"Liu","given":"Xinyu"},{"family":"Mwangi","given":"Martin"},{"family":"Li","given":"XiuJun"},{"family":"O'Brien","given":"Michael"},{"family":"Whitesides","given":"George M."}],"issued":{"date-parts":[["2011",7,7]]}}}],"schema":"https://github.com/citation-style-language/schema/raw/master/csl-citation.json"} </w:instrText>
      </w:r>
      <w:r w:rsidR="00153A0A" w:rsidRPr="00811A6B">
        <w:rPr>
          <w:lang w:val="id-ID"/>
        </w:rPr>
        <w:fldChar w:fldCharType="separate"/>
      </w:r>
      <w:r w:rsidR="00153A0A" w:rsidRPr="00811A6B">
        <w:rPr>
          <w:lang w:val="id-ID"/>
        </w:rPr>
        <w:t>[6]</w:t>
      </w:r>
      <w:r w:rsidR="00153A0A" w:rsidRPr="00811A6B">
        <w:rPr>
          <w:lang w:val="id-ID"/>
        </w:rPr>
        <w:fldChar w:fldCharType="end"/>
      </w:r>
      <w:r w:rsidR="00153A0A" w:rsidRPr="00811A6B">
        <w:rPr>
          <w:lang w:val="id-ID"/>
        </w:rPr>
        <w:t>.</w:t>
      </w:r>
      <w:r w:rsidR="00015870" w:rsidRPr="00811A6B">
        <w:rPr>
          <w:lang w:val="id-ID"/>
        </w:rPr>
        <w:t xml:space="preserve"> </w:t>
      </w:r>
      <w:r w:rsidR="00E90027" w:rsidRPr="00811A6B">
        <w:rPr>
          <w:lang w:val="id-ID"/>
        </w:rPr>
        <w:t>S</w:t>
      </w:r>
      <w:r w:rsidR="00AF767A">
        <w:t xml:space="preserve">alah satunya yang telah </w:t>
      </w:r>
      <w:r w:rsidR="00AF767A" w:rsidRPr="00811A6B">
        <w:rPr>
          <w:lang w:val="id-ID"/>
        </w:rPr>
        <w:t>telah menarik perhatian</w:t>
      </w:r>
      <w:r w:rsidR="00AF767A">
        <w:t xml:space="preserve"> saat ini adalah sensor MEMS</w:t>
      </w:r>
      <w:r w:rsidR="00BD6F6F" w:rsidRPr="00811A6B">
        <w:rPr>
          <w:lang w:val="id-ID"/>
        </w:rPr>
        <w:t xml:space="preserve"> berbasis mikrokantilever</w:t>
      </w:r>
      <w:r w:rsidR="00AF767A">
        <w:t>.</w:t>
      </w:r>
      <w:r w:rsidR="00E90027" w:rsidRPr="00811A6B">
        <w:rPr>
          <w:lang w:val="id-ID"/>
        </w:rPr>
        <w:t xml:space="preserve"> </w:t>
      </w:r>
      <w:r w:rsidR="00CE106D" w:rsidRPr="00811A6B">
        <w:rPr>
          <w:lang w:val="id-ID"/>
        </w:rPr>
        <w:t xml:space="preserve">Sensor </w:t>
      </w:r>
      <w:r w:rsidR="00CE106D">
        <w:t>ini</w:t>
      </w:r>
      <w:r w:rsidR="00CE106D" w:rsidRPr="00811A6B">
        <w:rPr>
          <w:lang w:val="id-ID"/>
        </w:rPr>
        <w:t xml:space="preserve"> </w:t>
      </w:r>
      <w:r w:rsidR="00CE106D">
        <w:t>memiliki ukuran yang</w:t>
      </w:r>
      <w:r w:rsidR="00CE106D" w:rsidRPr="00811A6B">
        <w:rPr>
          <w:lang w:val="id-ID"/>
        </w:rPr>
        <w:t xml:space="preserve"> sangat kecil, yaitu memiliki dimensi umum pajang 100 mikron, lebar 20 mikron, dan ketebalan 1 mikron </w:t>
      </w:r>
      <w:r w:rsidR="00CE106D" w:rsidRPr="00811A6B">
        <w:rPr>
          <w:lang w:val="id-ID"/>
        </w:rPr>
        <w:fldChar w:fldCharType="begin"/>
      </w:r>
      <w:r w:rsidR="002509B0">
        <w:rPr>
          <w:lang w:val="id-ID"/>
        </w:rPr>
        <w:instrText xml:space="preserve"> ADDIN ZOTERO_ITEM CSL_CITATION {"citationID":"a2p1qo3uank","properties":{"formattedCitation":"[7]","plainCitation":"[7]","noteIndex":0},"citationItems":[{"id":"EvxjIY1P/bcejF02O","uris":["http://zotero.org/users/local/3HPc1Iew/items/FMHJQ5P5"],"uri":["http://zotero.org/users/local/3HPc1Iew/items/FMHJQ5P5"],"itemData":{"id":4,"type":"article-journal","title":"Cantilever Sensors: Nanomechanical Tools for Diagnostics","container-title":"MRS Bulletin","page":"449-454","volume":"34","issue":"6","source":"Cambridge Core","abstract":"AbstractCantilever sensors have attracted considerable attention over the last decade because of their potential as a highly sensitive sensor platform for high throughput and multiplexed detection of proteins and nucleic acids. A micromachined cantilever platform integrates nanoscale science and microfabrication technology for the label-free detection of biological molecules, allowing miniaturization. Molecular adsorption, when restricted to a single side of a deformable cantilever beam, results in measurable bending of the cantilever. This nanoscale deflection is caused by a variation in the cantilever surface stress due to biomolecular interactions and can be measured by optical or electrical means, thereby reporting on the presence of biomolecules. Biological specificity in detection is typically achieved by immobilizing selective receptors or probe molecules on one side of the cantilever using surface functionalization processes. When target molecules are injected into the fluid bathing the cantilever, the cantilever bends as a function of the number of molecules bound to the probe molecules on its surface. Mass-produced, miniature silicon and silicon nitride microcantilever arrays offer a clear path to the development of miniature sensors with unprecedented sensitivity for biodetection applications, such as toxin detection, DNA hybridization, and selective detection of pathogens through immunological techniques. This article discusses applications of cantilever sensors in cancer diagnosis.","DOI":"10.1557/mrs2009.121","ISSN":"1938-1425, 0883-7694","shortTitle":"Cantilever Sensors","language":"en","author":[{"family":"Datar","given":"Ram"},{"family":"Kim","given":"Seonghwan"},{"family":"Jeon","given":"Sangmin"},{"family":"Hesketh","given":"Peter"},{"family":"Manalis","given":"Scott"},{"family":"Boisen","given":"Anja"},{"family":"Thundat","given":"Thomas"}],"issued":{"date-parts":[["2009",6]]}}}],"schema":"https://github.com/citation-style-language/schema/raw/master/csl-citation.json"} </w:instrText>
      </w:r>
      <w:r w:rsidR="00CE106D" w:rsidRPr="00811A6B">
        <w:rPr>
          <w:lang w:val="id-ID"/>
        </w:rPr>
        <w:fldChar w:fldCharType="separate"/>
      </w:r>
      <w:r w:rsidR="00CE106D" w:rsidRPr="00CE106D">
        <w:t>[7]</w:t>
      </w:r>
      <w:r w:rsidR="00CE106D" w:rsidRPr="00811A6B">
        <w:rPr>
          <w:lang w:val="id-ID"/>
        </w:rPr>
        <w:fldChar w:fldCharType="end"/>
      </w:r>
      <w:r w:rsidR="00CE106D" w:rsidRPr="00811A6B">
        <w:rPr>
          <w:lang w:val="id-ID"/>
        </w:rPr>
        <w:t>.</w:t>
      </w:r>
      <w:r w:rsidR="00CE106D">
        <w:t xml:space="preserve"> </w:t>
      </w:r>
      <w:r w:rsidR="00CE106D" w:rsidRPr="00811A6B">
        <w:rPr>
          <w:lang w:val="id-ID"/>
        </w:rPr>
        <w:t xml:space="preserve"> </w:t>
      </w:r>
      <w:r w:rsidR="00AF767A">
        <w:t xml:space="preserve">Sensor </w:t>
      </w:r>
      <w:r w:rsidR="00CE106D">
        <w:t>mikrokantilever cukup menarik karena</w:t>
      </w:r>
      <w:r w:rsidR="00AF767A">
        <w:t xml:space="preserve"> dapat</w:t>
      </w:r>
      <w:r w:rsidR="00E90027" w:rsidRPr="00811A6B">
        <w:rPr>
          <w:lang w:val="id-ID"/>
        </w:rPr>
        <w:t xml:space="preserve"> diaplikasikan di berbagai bidang, seperti kimia, biologi, kedokteran, fisika, sampai dengan lingkungan</w:t>
      </w:r>
      <w:r w:rsidR="00AF767A">
        <w:t xml:space="preserve"> </w:t>
      </w:r>
      <w:r w:rsidR="00AF767A">
        <w:fldChar w:fldCharType="begin"/>
      </w:r>
      <w:r w:rsidR="00CE106D">
        <w:instrText xml:space="preserve"> ADDIN ZOTERO_ITEM CSL_CITATION {"citationID":"VIAdPXvy","properties":{"formattedCitation":"[8]","plainCitation":"[8]","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00AF767A">
        <w:fldChar w:fldCharType="separate"/>
      </w:r>
      <w:r w:rsidR="00CE106D" w:rsidRPr="00CE106D">
        <w:t>[8]</w:t>
      </w:r>
      <w:r w:rsidR="00AF767A">
        <w:fldChar w:fldCharType="end"/>
      </w:r>
      <w:r w:rsidR="00BD6F6F" w:rsidRPr="00811A6B">
        <w:rPr>
          <w:lang w:val="id-ID"/>
        </w:rPr>
        <w:t xml:space="preserve">. </w:t>
      </w:r>
    </w:p>
    <w:p w14:paraId="46889AF9" w14:textId="7B517943" w:rsidR="00015870" w:rsidRPr="00811A6B" w:rsidRDefault="00BD6F6F" w:rsidP="00015870">
      <w:pPr>
        <w:pStyle w:val="TEUnsoed-TextBodyspasi2"/>
        <w:rPr>
          <w:lang w:val="id-ID"/>
        </w:rPr>
      </w:pPr>
      <w:r w:rsidRPr="00811A6B">
        <w:rPr>
          <w:lang w:val="id-ID"/>
        </w:rPr>
        <w:t>Pada BPPT (badan Pengkajian Penerapan Teknologi) khususnya pada Pusat Teknologi Material (PTM)</w:t>
      </w:r>
      <w:r w:rsidR="00AE6456" w:rsidRPr="00811A6B">
        <w:rPr>
          <w:lang w:val="id-ID"/>
        </w:rPr>
        <w:t xml:space="preserve"> tempat penulis melakasanakan kerja praktek, lembaga ini</w:t>
      </w:r>
      <w:r w:rsidRPr="00811A6B">
        <w:rPr>
          <w:lang w:val="id-ID"/>
        </w:rPr>
        <w:t xml:space="preserve"> tengah mengembangkan</w:t>
      </w:r>
      <w:r w:rsidR="00AE6456" w:rsidRPr="00811A6B">
        <w:rPr>
          <w:lang w:val="id-ID"/>
        </w:rPr>
        <w:t xml:space="preserve"> penerapan teknologi biomaterial</w:t>
      </w:r>
      <w:r w:rsidR="000B328E">
        <w:t xml:space="preserve"> dan nanoteknologi dan</w:t>
      </w:r>
      <w:r w:rsidR="00AE6456" w:rsidRPr="00811A6B">
        <w:rPr>
          <w:lang w:val="id-ID"/>
        </w:rPr>
        <w:t xml:space="preserve"> mengembangkan </w:t>
      </w:r>
      <w:r w:rsidRPr="00811A6B">
        <w:rPr>
          <w:lang w:val="id-ID"/>
        </w:rPr>
        <w:t>penggunaan sensor mikrokantilever</w:t>
      </w:r>
      <w:r w:rsidR="00ED0DF1">
        <w:t xml:space="preserve"> </w:t>
      </w:r>
      <w:r w:rsidR="00ED0DF1">
        <w:fldChar w:fldCharType="begin"/>
      </w:r>
      <w:r w:rsidR="00CE106D">
        <w:instrText xml:space="preserve"> ADDIN ZOTERO_ITEM CSL_CITATION {"citationID":"OvU07Gsy","properties":{"formattedCitation":"[9]","plainCitation":"[9]","noteIndex":0},"citationItems":[{"id":131,"uris":["http://zotero.org/users/local/kxwwedSE/items/IXHES2XL"],"uri":["http://zotero.org/users/local/kxwwedSE/items/IXHES2XL"],"itemData":{"id":131,"type":"webpage","title":"BADAN PENGKAJIAN DAN PENERAPAN TEKNOLOGI - Pusat Teknologi Material","URL":"https://www.bppt.go.id/ptm","accessed":{"date-parts":[["2018",5,2]]}}}],"schema":"https://github.com/citation-style-language/schema/raw/master/csl-citation.json"} </w:instrText>
      </w:r>
      <w:r w:rsidR="00ED0DF1">
        <w:fldChar w:fldCharType="separate"/>
      </w:r>
      <w:r w:rsidR="00CE106D" w:rsidRPr="00CE106D">
        <w:t>[9]</w:t>
      </w:r>
      <w:r w:rsidR="00ED0DF1">
        <w:fldChar w:fldCharType="end"/>
      </w:r>
      <w:r w:rsidR="00ED0DF1">
        <w:t>. Oleh karena itu,</w:t>
      </w:r>
      <w:r w:rsidR="00015870" w:rsidRPr="00811A6B">
        <w:rPr>
          <w:lang w:val="id-ID"/>
        </w:rPr>
        <w:t xml:space="preserve"> penelitian pada kerja praktek kali ini</w:t>
      </w:r>
      <w:r w:rsidR="00ED0DF1">
        <w:t xml:space="preserve"> akan mengembangkan aplikasi teknologi nanomaterial dengan menggunakan</w:t>
      </w:r>
      <w:r w:rsidR="00015870" w:rsidRPr="00811A6B">
        <w:rPr>
          <w:lang w:val="id-ID"/>
        </w:rPr>
        <w:t xml:space="preserve"> s</w:t>
      </w:r>
      <w:r w:rsidR="00781EC3" w:rsidRPr="00811A6B">
        <w:rPr>
          <w:lang w:val="id-ID"/>
        </w:rPr>
        <w:t xml:space="preserve">ensor MEMS </w:t>
      </w:r>
      <w:r w:rsidR="00ED0DF1">
        <w:t>berbasis</w:t>
      </w:r>
      <w:r w:rsidR="00781EC3" w:rsidRPr="00811A6B">
        <w:rPr>
          <w:lang w:val="id-ID"/>
        </w:rPr>
        <w:t xml:space="preserve"> mikrokantilever.</w:t>
      </w:r>
    </w:p>
    <w:p w14:paraId="2179A5C4" w14:textId="1673F3F7" w:rsidR="00EF6EBD" w:rsidRPr="00EF6EBD" w:rsidRDefault="00015870" w:rsidP="00EF6EBD">
      <w:pPr>
        <w:pStyle w:val="TEUnsoed-TextBodyspasi2"/>
      </w:pPr>
      <w:r w:rsidRPr="00811A6B">
        <w:rPr>
          <w:lang w:val="id-ID"/>
        </w:rPr>
        <w:t>S</w:t>
      </w:r>
      <w:r w:rsidR="00781EC3" w:rsidRPr="00811A6B">
        <w:rPr>
          <w:lang w:val="id-ID"/>
        </w:rPr>
        <w:t xml:space="preserve">ensor </w:t>
      </w:r>
      <w:r w:rsidR="00CE106D">
        <w:t>mikrokantilever</w:t>
      </w:r>
      <w:r w:rsidR="00EC1072" w:rsidRPr="00811A6B">
        <w:rPr>
          <w:lang w:val="id-ID"/>
        </w:rPr>
        <w:t xml:space="preserve"> </w:t>
      </w:r>
      <w:r w:rsidRPr="00811A6B">
        <w:rPr>
          <w:lang w:val="id-ID"/>
        </w:rPr>
        <w:t xml:space="preserve">dapat </w:t>
      </w:r>
      <w:r w:rsidR="00EC1072" w:rsidRPr="00811A6B">
        <w:rPr>
          <w:lang w:val="id-ID"/>
        </w:rPr>
        <w:t>berfungsi dengan cara menghitung lengkungan dari sensor</w:t>
      </w:r>
      <w:r w:rsidR="00203F52">
        <w:t xml:space="preserve"> (mode statis)</w:t>
      </w:r>
      <w:r w:rsidR="00EC1072" w:rsidRPr="00811A6B">
        <w:rPr>
          <w:lang w:val="id-ID"/>
        </w:rPr>
        <w:t xml:space="preserve"> ataupun melihat frekuensi dari sensor tersebut</w:t>
      </w:r>
      <w:r w:rsidR="00203F52">
        <w:t xml:space="preserve"> (mode dinamis)</w:t>
      </w:r>
      <w:r w:rsidR="00EC1072" w:rsidRPr="00811A6B">
        <w:rPr>
          <w:lang w:val="id-ID"/>
        </w:rPr>
        <w:t xml:space="preserve"> </w:t>
      </w:r>
      <w:r w:rsidR="00EC1072" w:rsidRPr="00811A6B">
        <w:rPr>
          <w:lang w:val="id-ID"/>
        </w:rPr>
        <w:fldChar w:fldCharType="begin"/>
      </w:r>
      <w:r w:rsidR="002509B0">
        <w:rPr>
          <w:lang w:val="id-ID"/>
        </w:rPr>
        <w:instrText xml:space="preserve"> ADDIN ZOTERO_ITEM CSL_CITATION {"citationID":"a2pbdnpuoeb","properties":{"formattedCitation":"[10]","plainCitation":"[10]","noteIndex":0},"citationItems":[{"id":"EvxjIY1P/uAWmphtF","uris":["http://zotero.org/users/local/3HPc1Iew/items/9GVNNLEJ"],"uri":["http://zotero.org/users/local/3HPc1Iew/items/9GVNNLEJ"],"itemData":{"id":2,"type":"webpage","title":"A Review of Microcantilevers for Sensing Applications","container-title":"AZoNano.com","abstract":"While Microelectromechanical Systems (MEMS) have come into existence only in the last decade, they have application in almost all areas of science. Microcantilevers are the most basic form on MEMS. This comprehensive paper covers how they work, their properties and applications.","URL":"https://www.azonano.com/article.aspx?ArticleID=1927","language":"en","issued":{"date-parts":[["2007",6,18]]},"accessed":{"date-parts":[["2018",2,18]]}}}],"schema":"https://github.com/citation-style-language/schema/raw/master/csl-citation.json"} </w:instrText>
      </w:r>
      <w:r w:rsidR="00EC1072" w:rsidRPr="00811A6B">
        <w:rPr>
          <w:lang w:val="id-ID"/>
        </w:rPr>
        <w:fldChar w:fldCharType="separate"/>
      </w:r>
      <w:r w:rsidR="00ED0DF1" w:rsidRPr="00ED0DF1">
        <w:t>[10]</w:t>
      </w:r>
      <w:r w:rsidR="00EC1072" w:rsidRPr="00811A6B">
        <w:rPr>
          <w:lang w:val="id-ID"/>
        </w:rPr>
        <w:fldChar w:fldCharType="end"/>
      </w:r>
      <w:r w:rsidR="00EC1072" w:rsidRPr="00811A6B">
        <w:rPr>
          <w:lang w:val="id-ID"/>
        </w:rPr>
        <w:t>.</w:t>
      </w:r>
      <w:r w:rsidR="00EF6EBD">
        <w:t xml:space="preserve"> </w:t>
      </w:r>
      <w:r w:rsidR="00F73A55" w:rsidRPr="00811A6B">
        <w:rPr>
          <w:lang w:val="id-ID"/>
        </w:rPr>
        <w:t>Dalam penelitian</w:t>
      </w:r>
      <w:r w:rsidR="00F73A55">
        <w:t xml:space="preserve"> kali</w:t>
      </w:r>
      <w:r w:rsidR="00F73A55" w:rsidRPr="00811A6B">
        <w:rPr>
          <w:lang w:val="id-ID"/>
        </w:rPr>
        <w:t xml:space="preserve"> ini, pengukuran pada sensor mikrokantilever dilakukan dalam mode dinamis, di mana</w:t>
      </w:r>
      <w:r w:rsidR="00F73A55">
        <w:t xml:space="preserve"> yang diukur adalah perubahan</w:t>
      </w:r>
      <w:r w:rsidR="00F73A55" w:rsidRPr="00811A6B">
        <w:rPr>
          <w:lang w:val="id-ID"/>
        </w:rPr>
        <w:t xml:space="preserve"> frekuensi resonansi dari vibrasi mikrokantilever ketika ada ob</w:t>
      </w:r>
      <w:r w:rsidR="009A3DFB">
        <w:t>j</w:t>
      </w:r>
      <w:r w:rsidR="00F73A55" w:rsidRPr="00811A6B">
        <w:rPr>
          <w:lang w:val="id-ID"/>
        </w:rPr>
        <w:t xml:space="preserve">ek yang menempel di permukaan mikrokantilever </w:t>
      </w:r>
      <w:r w:rsidR="00151BAA" w:rsidRPr="00811A6B">
        <w:rPr>
          <w:lang w:val="id-ID"/>
        </w:rPr>
        <w:fldChar w:fldCharType="begin"/>
      </w:r>
      <w:r w:rsidR="00CE106D">
        <w:rPr>
          <w:lang w:val="id-ID"/>
        </w:rPr>
        <w:instrText xml:space="preserve"> ADDIN ZOTERO_ITEM CSL_CITATION {"citationID":"Kc9yYngb","properties":{"formattedCitation":"[8]","plainCitation":"[8]","noteIndex":0},"citationItems":[{"id":129,"uris":["http://zotero.org/users/local/kxwwedSE/items/A78A3R6P"],"uri":["http://zotero.org/users/local/kxwwedSE/items/A78A3R6P"],"itemData":{"id":129,"type":"article-journal","title":"Penggunaan Mikro Kantilever Piezoresistif untuk Aplikasi Sensor Lingkungan dan Biologi","author":[{"literal":"Ratno Nuryadi 1), Lia Aprilia 1), Sri Rahayu 1), Henny Purwati 1), Nuning Aisah1)"},{"literal":"Winda Rianti 1), Arief Budi Witarto2), Arko Djajadi3), Reyhan Adiel3), Etik Mardliyati4)"},{"literal":"AgusHadiSantosaWargadipura1), dan Mochammad Dachyar Effendi 1)"}],"issued":{"date-parts":[["2012",11,30]]}}}],"schema":"https://github.com/citation-style-language/schema/raw/master/csl-citation.json"} </w:instrText>
      </w:r>
      <w:r w:rsidR="00151BAA" w:rsidRPr="00811A6B">
        <w:rPr>
          <w:lang w:val="id-ID"/>
        </w:rPr>
        <w:fldChar w:fldCharType="separate"/>
      </w:r>
      <w:r w:rsidR="00CE106D" w:rsidRPr="00EF6EBD">
        <w:rPr>
          <w:lang w:val="id-ID"/>
        </w:rPr>
        <w:t>[8]</w:t>
      </w:r>
      <w:r w:rsidR="00151BAA" w:rsidRPr="00811A6B">
        <w:rPr>
          <w:lang w:val="id-ID"/>
        </w:rPr>
        <w:fldChar w:fldCharType="end"/>
      </w:r>
      <w:r w:rsidR="0084293E" w:rsidRPr="00811A6B">
        <w:rPr>
          <w:lang w:val="id-ID"/>
        </w:rPr>
        <w:t>.</w:t>
      </w:r>
    </w:p>
    <w:p w14:paraId="13232A61" w14:textId="361F1247" w:rsidR="007C3BA9" w:rsidRPr="00D04A79" w:rsidRDefault="00EF6EBD" w:rsidP="00EF6EBD">
      <w:pPr>
        <w:pStyle w:val="TEUnsoed-TextBodyspasi2"/>
        <w:rPr>
          <w:lang w:val="id-ID"/>
        </w:rPr>
      </w:pPr>
      <w:r w:rsidRPr="00EF6EBD">
        <w:rPr>
          <w:lang w:val="id-ID"/>
        </w:rPr>
        <w:t xml:space="preserve">Perangkat yang digunakan </w:t>
      </w:r>
      <w:r w:rsidRPr="009A3DFB">
        <w:rPr>
          <w:lang w:val="id-ID"/>
        </w:rPr>
        <w:t xml:space="preserve">untuk membaca frekuensi pada sensor mikrokantilever disebut </w:t>
      </w:r>
      <w:r w:rsidRPr="009A3DFB">
        <w:rPr>
          <w:i/>
          <w:lang w:val="id-ID"/>
        </w:rPr>
        <w:t>frequency sweeper</w:t>
      </w:r>
      <w:r w:rsidRPr="009A3DFB">
        <w:rPr>
          <w:lang w:val="id-ID"/>
        </w:rPr>
        <w:t xml:space="preserve">. </w:t>
      </w:r>
      <w:r w:rsidR="000F3C45" w:rsidRPr="009A3DFB">
        <w:rPr>
          <w:lang w:val="id-ID"/>
        </w:rPr>
        <w:t xml:space="preserve">Perangkat </w:t>
      </w:r>
      <w:r w:rsidR="000F3C45" w:rsidRPr="009A3DFB">
        <w:rPr>
          <w:i/>
          <w:lang w:val="id-ID"/>
        </w:rPr>
        <w:t>frequency sweeper</w:t>
      </w:r>
      <w:r w:rsidR="000F3C45" w:rsidRPr="009A3DFB">
        <w:rPr>
          <w:lang w:val="id-ID"/>
        </w:rPr>
        <w:t xml:space="preserve"> bekerja dengan cara memberikan getaran dengan frekuensi bertahap.</w:t>
      </w:r>
      <w:r w:rsidR="009A3DFB" w:rsidRPr="009A3DFB">
        <w:rPr>
          <w:lang w:val="id-ID"/>
        </w:rPr>
        <w:t xml:space="preserve"> J</w:t>
      </w:r>
      <w:r w:rsidR="000F3C45" w:rsidRPr="009A3DFB">
        <w:rPr>
          <w:lang w:val="id-ID"/>
        </w:rPr>
        <w:t xml:space="preserve">ika frekuensi yang diberikan akan sama dengan frekuensi resonansi pada mikrokantilever, maka </w:t>
      </w:r>
      <w:r w:rsidR="000F3C45" w:rsidRPr="009A3DFB">
        <w:rPr>
          <w:lang w:val="id-ID"/>
        </w:rPr>
        <w:lastRenderedPageBreak/>
        <w:t>mikrokantilever akan bergetar sempurna dan amlitudo sensor menjad</w:t>
      </w:r>
      <w:r w:rsidR="009A3DFB" w:rsidRPr="009A3DFB">
        <w:rPr>
          <w:lang w:val="id-ID"/>
        </w:rPr>
        <w:t>i tingg</w:t>
      </w:r>
      <w:r w:rsidR="005D690A" w:rsidRPr="005D690A">
        <w:rPr>
          <w:lang w:val="id-ID"/>
        </w:rPr>
        <w:t>i</w:t>
      </w:r>
      <w:r w:rsidR="009A3DFB" w:rsidRPr="009A3DFB">
        <w:rPr>
          <w:lang w:val="id-ID"/>
        </w:rPr>
        <w:t>.</w:t>
      </w:r>
      <w:r w:rsidR="007C3BA9" w:rsidRPr="00D04A79">
        <w:rPr>
          <w:lang w:val="id-ID"/>
        </w:rPr>
        <w:t xml:space="preserve"> </w:t>
      </w:r>
      <w:r w:rsidR="00D04A79">
        <w:t>A</w:t>
      </w:r>
      <w:r w:rsidR="005D690A" w:rsidRPr="007C3BA9">
        <w:rPr>
          <w:lang w:val="id-ID"/>
        </w:rPr>
        <w:t>mplitud</w:t>
      </w:r>
      <w:r w:rsidR="00D04A79" w:rsidRPr="00D04A79">
        <w:rPr>
          <w:lang w:val="id-ID"/>
        </w:rPr>
        <w:t>o</w:t>
      </w:r>
      <w:r w:rsidR="00D04A79">
        <w:t xml:space="preserve"> dari</w:t>
      </w:r>
      <w:r w:rsidR="005D690A" w:rsidRPr="007C3BA9">
        <w:rPr>
          <w:lang w:val="id-ID"/>
        </w:rPr>
        <w:t xml:space="preserve"> sensor</w:t>
      </w:r>
      <w:r w:rsidR="007C3BA9" w:rsidRPr="00D04A79">
        <w:rPr>
          <w:lang w:val="id-ID"/>
        </w:rPr>
        <w:t xml:space="preserve"> akan dibaca oleh mikrokontroler</w:t>
      </w:r>
      <w:r w:rsidR="005D690A" w:rsidRPr="007C3BA9">
        <w:rPr>
          <w:lang w:val="id-ID"/>
        </w:rPr>
        <w:t>,</w:t>
      </w:r>
      <w:r w:rsidR="007C3BA9" w:rsidRPr="00D04A79">
        <w:rPr>
          <w:lang w:val="id-ID"/>
        </w:rPr>
        <w:t xml:space="preserve"> sehingga frekuensi resonansi dapat ditemukan.</w:t>
      </w:r>
    </w:p>
    <w:p w14:paraId="652B38B3" w14:textId="2FECB7CB" w:rsidR="00D04A79" w:rsidRDefault="00D04A79" w:rsidP="00EF6EBD">
      <w:pPr>
        <w:pStyle w:val="TEUnsoed-TextBodyspasi2"/>
        <w:rPr>
          <w:lang w:val="id-ID"/>
        </w:rPr>
      </w:pPr>
      <w:r w:rsidRPr="00D04A79">
        <w:rPr>
          <w:lang w:val="id-ID"/>
        </w:rPr>
        <w:t xml:space="preserve">Perangkat </w:t>
      </w:r>
      <w:r w:rsidRPr="00D04A79">
        <w:rPr>
          <w:i/>
          <w:lang w:val="id-ID"/>
        </w:rPr>
        <w:t xml:space="preserve">frequency sweeper </w:t>
      </w:r>
      <w:r w:rsidRPr="00D04A79">
        <w:rPr>
          <w:lang w:val="id-ID"/>
        </w:rPr>
        <w:t xml:space="preserve">akan menjadi lebih </w:t>
      </w:r>
      <w:r>
        <w:t>baik</w:t>
      </w:r>
      <w:r w:rsidRPr="00D04A79">
        <w:rPr>
          <w:lang w:val="id-ID"/>
        </w:rPr>
        <w:t xml:space="preserve"> apabila perangkat tersebut memiliki sistem pemantauan (</w:t>
      </w:r>
      <w:r w:rsidRPr="00D04A79">
        <w:rPr>
          <w:i/>
          <w:lang w:val="id-ID"/>
        </w:rPr>
        <w:t>t</w:t>
      </w:r>
      <w:r>
        <w:rPr>
          <w:i/>
        </w:rPr>
        <w:t>racking)</w:t>
      </w:r>
      <w:r w:rsidRPr="00D04A79">
        <w:rPr>
          <w:lang w:val="id-ID"/>
        </w:rPr>
        <w:t xml:space="preserve"> frekuensi</w:t>
      </w:r>
      <w:r w:rsidR="00220088" w:rsidRPr="00811A6B">
        <w:rPr>
          <w:lang w:val="id-ID"/>
        </w:rPr>
        <w:t>.</w:t>
      </w:r>
      <w:r w:rsidRPr="00D04A79">
        <w:rPr>
          <w:lang w:val="id-ID"/>
        </w:rPr>
        <w:t xml:space="preserve"> P</w:t>
      </w:r>
      <w:r w:rsidRPr="00811A6B">
        <w:rPr>
          <w:lang w:val="id-ID"/>
        </w:rPr>
        <w:t xml:space="preserve">enelitian ini </w:t>
      </w:r>
      <w:r w:rsidRPr="00D04A79">
        <w:rPr>
          <w:lang w:val="id-ID"/>
        </w:rPr>
        <w:t>bertujuan untuk</w:t>
      </w:r>
      <w:r w:rsidRPr="00811A6B">
        <w:rPr>
          <w:lang w:val="id-ID"/>
        </w:rPr>
        <w:t xml:space="preserve"> me</w:t>
      </w:r>
      <w:r w:rsidRPr="00CB4AA2">
        <w:rPr>
          <w:lang w:val="id-ID"/>
        </w:rPr>
        <w:t>mbangun si</w:t>
      </w:r>
      <w:r w:rsidRPr="00EF6EBD">
        <w:rPr>
          <w:lang w:val="id-ID"/>
        </w:rPr>
        <w:t xml:space="preserve">stem </w:t>
      </w:r>
      <w:r w:rsidRPr="00811A6B">
        <w:rPr>
          <w:i/>
          <w:lang w:val="id-ID"/>
        </w:rPr>
        <w:t>tracking</w:t>
      </w:r>
      <w:r w:rsidRPr="00811A6B">
        <w:rPr>
          <w:lang w:val="id-ID"/>
        </w:rPr>
        <w:t xml:space="preserve"> frekuensi pada mikrokantilever</w:t>
      </w:r>
      <w:r w:rsidRPr="00D04A79">
        <w:rPr>
          <w:lang w:val="id-ID"/>
        </w:rPr>
        <w:t xml:space="preserve">, </w:t>
      </w:r>
      <w:r w:rsidRPr="00811A6B">
        <w:rPr>
          <w:lang w:val="id-ID"/>
        </w:rPr>
        <w:t>yaitu membaca</w:t>
      </w:r>
      <w:r w:rsidRPr="00EF6EBD">
        <w:rPr>
          <w:lang w:val="id-ID"/>
        </w:rPr>
        <w:t xml:space="preserve"> dan mencatat</w:t>
      </w:r>
      <w:r w:rsidRPr="00811A6B">
        <w:rPr>
          <w:lang w:val="id-ID"/>
        </w:rPr>
        <w:t xml:space="preserve"> frekuensi resonansi </w:t>
      </w:r>
      <w:r w:rsidR="000B328E">
        <w:t>be</w:t>
      </w:r>
      <w:r w:rsidRPr="00EF6EBD">
        <w:rPr>
          <w:lang w:val="id-ID"/>
        </w:rPr>
        <w:t>serta</w:t>
      </w:r>
      <w:r w:rsidRPr="00811A6B">
        <w:rPr>
          <w:lang w:val="id-ID"/>
        </w:rPr>
        <w:t xml:space="preserve"> waktu</w:t>
      </w:r>
      <w:r w:rsidRPr="00EF6EBD">
        <w:rPr>
          <w:lang w:val="id-ID"/>
        </w:rPr>
        <w:t xml:space="preserve"> </w:t>
      </w:r>
      <w:r w:rsidRPr="00811A6B">
        <w:rPr>
          <w:lang w:val="id-ID"/>
        </w:rPr>
        <w:t>terukur setiap melakukan pembacaan frekuensi resonansi pada sensor</w:t>
      </w:r>
      <w:r w:rsidRPr="00D04A79">
        <w:rPr>
          <w:lang w:val="id-ID"/>
        </w:rPr>
        <w:t>.</w:t>
      </w:r>
      <w:r w:rsidRPr="00811A6B">
        <w:rPr>
          <w:lang w:val="id-ID"/>
        </w:rPr>
        <w:t xml:space="preserve"> </w:t>
      </w:r>
    </w:p>
    <w:p w14:paraId="3B32139F" w14:textId="4D5C9873" w:rsidR="00EC1072" w:rsidRPr="00811A6B" w:rsidRDefault="007D7C9D" w:rsidP="00EF6EBD">
      <w:pPr>
        <w:pStyle w:val="TEUnsoed-TextBodyspasi2"/>
        <w:rPr>
          <w:lang w:val="id-ID"/>
        </w:rPr>
      </w:pPr>
      <w:r>
        <w:t>P</w:t>
      </w:r>
      <w:r w:rsidR="00E90027" w:rsidRPr="00811A6B">
        <w:rPr>
          <w:lang w:val="id-ID"/>
        </w:rPr>
        <w:t>ercobaan</w:t>
      </w:r>
      <w:r w:rsidR="00F4427D" w:rsidRPr="00811A6B">
        <w:rPr>
          <w:lang w:val="id-ID"/>
        </w:rPr>
        <w:t xml:space="preserve"> yang</w:t>
      </w:r>
      <w:r w:rsidR="00E90027" w:rsidRPr="00811A6B">
        <w:rPr>
          <w:lang w:val="id-ID"/>
        </w:rPr>
        <w:t xml:space="preserve"> akan</w:t>
      </w:r>
      <w:r w:rsidR="00F4427D" w:rsidRPr="00811A6B">
        <w:rPr>
          <w:lang w:val="id-ID"/>
        </w:rPr>
        <w:t xml:space="preserve"> diukur </w:t>
      </w:r>
      <w:r w:rsidR="00E90027" w:rsidRPr="00811A6B">
        <w:rPr>
          <w:lang w:val="id-ID"/>
        </w:rPr>
        <w:t>pada penelitian ini</w:t>
      </w:r>
      <w:r w:rsidR="00F4427D" w:rsidRPr="00811A6B">
        <w:rPr>
          <w:lang w:val="id-ID"/>
        </w:rPr>
        <w:t xml:space="preserve"> adalah mengukur</w:t>
      </w:r>
      <w:r w:rsidR="00CB4AA2">
        <w:t xml:space="preserve"> </w:t>
      </w:r>
      <w:r w:rsidR="00F4427D" w:rsidRPr="00811A6B">
        <w:rPr>
          <w:lang w:val="id-ID"/>
        </w:rPr>
        <w:t>perubahan kelembaban udara dalam suatu waktu.</w:t>
      </w:r>
      <w:r w:rsidR="00E90027" w:rsidRPr="00811A6B">
        <w:rPr>
          <w:lang w:val="id-ID"/>
        </w:rPr>
        <w:t xml:space="preserve"> Agar pe</w:t>
      </w:r>
      <w:r>
        <w:t>ngukuran</w:t>
      </w:r>
      <w:r w:rsidR="00E90027" w:rsidRPr="00811A6B">
        <w:rPr>
          <w:lang w:val="id-ID"/>
        </w:rPr>
        <w:t xml:space="preserve"> dapat </w:t>
      </w:r>
      <w:r>
        <w:t>dilakukan</w:t>
      </w:r>
      <w:r w:rsidR="00E90027" w:rsidRPr="00811A6B">
        <w:rPr>
          <w:lang w:val="id-ID"/>
        </w:rPr>
        <w:t>, akan dibangun sistem pemantau frekuensi tergatung waktu (</w:t>
      </w:r>
      <w:r w:rsidR="00E90027" w:rsidRPr="00811A6B">
        <w:rPr>
          <w:i/>
          <w:lang w:val="id-ID"/>
        </w:rPr>
        <w:t>time dependent frequency track</w:t>
      </w:r>
      <w:r w:rsidR="00E27A50" w:rsidRPr="00811A6B">
        <w:rPr>
          <w:i/>
          <w:lang w:val="id-ID"/>
        </w:rPr>
        <w:t>er</w:t>
      </w:r>
      <w:r w:rsidR="00E90027" w:rsidRPr="00811A6B">
        <w:rPr>
          <w:i/>
          <w:lang w:val="id-ID"/>
        </w:rPr>
        <w:t>)</w:t>
      </w:r>
      <w:r w:rsidR="00BB772C">
        <w:t xml:space="preserve"> yang akan ditambahkan pada perangkat </w:t>
      </w:r>
      <w:r w:rsidR="00BB772C">
        <w:rPr>
          <w:i/>
        </w:rPr>
        <w:t>freauency sweeper</w:t>
      </w:r>
      <w:r w:rsidR="00BB772C">
        <w:t xml:space="preserve"> yang</w:t>
      </w:r>
      <w:r w:rsidR="00E90027" w:rsidRPr="00811A6B">
        <w:rPr>
          <w:i/>
          <w:lang w:val="id-ID"/>
        </w:rPr>
        <w:t xml:space="preserve"> </w:t>
      </w:r>
      <w:r w:rsidR="00E90027" w:rsidRPr="00811A6B">
        <w:rPr>
          <w:lang w:val="id-ID"/>
        </w:rPr>
        <w:t>berbasis mikrokontroler ATMega 168 dan DDS board AD9850.</w:t>
      </w:r>
      <w:bookmarkStart w:id="2" w:name="__RefHeading__74445_315167856"/>
      <w:bookmarkEnd w:id="2"/>
      <w:r w:rsidR="00C63DBE" w:rsidRPr="00811A6B">
        <w:rPr>
          <w:lang w:val="id-ID"/>
        </w:rPr>
        <w:t xml:space="preserve"> </w:t>
      </w:r>
    </w:p>
    <w:p w14:paraId="0B277D3A" w14:textId="77777777" w:rsidR="00EC1072" w:rsidRPr="00811A6B" w:rsidRDefault="00EC1072" w:rsidP="009F4EFB">
      <w:pPr>
        <w:pStyle w:val="Heading2"/>
        <w:rPr>
          <w:lang w:val="id-ID"/>
        </w:rPr>
      </w:pPr>
      <w:bookmarkStart w:id="3" w:name="__RefHeading__74447_315167856"/>
      <w:bookmarkEnd w:id="3"/>
      <w:r w:rsidRPr="00811A6B">
        <w:rPr>
          <w:lang w:val="id-ID"/>
        </w:rPr>
        <w:t>Tujuan</w:t>
      </w:r>
    </w:p>
    <w:p w14:paraId="77E1C332" w14:textId="5E4038A9" w:rsidR="00986F9D" w:rsidRPr="00811A6B" w:rsidRDefault="00986F9D" w:rsidP="00E27A50">
      <w:pPr>
        <w:pStyle w:val="TEUnsoed-TextBodyspasi2"/>
        <w:spacing w:after="0"/>
        <w:rPr>
          <w:lang w:val="id-ID"/>
        </w:rPr>
      </w:pPr>
      <w:r w:rsidRPr="00811A6B">
        <w:rPr>
          <w:lang w:val="id-ID"/>
        </w:rPr>
        <w:t>P</w:t>
      </w:r>
      <w:r w:rsidR="00934710" w:rsidRPr="00811A6B">
        <w:rPr>
          <w:lang w:val="id-ID"/>
        </w:rPr>
        <w:t>enelitian</w:t>
      </w:r>
      <w:r w:rsidRPr="00811A6B">
        <w:rPr>
          <w:lang w:val="id-ID"/>
        </w:rPr>
        <w:t xml:space="preserve"> yang dilakukan saat kerja praktek memiliki beberapa tujuan</w:t>
      </w:r>
      <w:r w:rsidR="00934710" w:rsidRPr="00811A6B">
        <w:rPr>
          <w:lang w:val="id-ID"/>
        </w:rPr>
        <w:t xml:space="preserve"> </w:t>
      </w:r>
      <w:r w:rsidRPr="00811A6B">
        <w:rPr>
          <w:lang w:val="id-ID"/>
        </w:rPr>
        <w:t>sebagai berikut.</w:t>
      </w:r>
    </w:p>
    <w:p w14:paraId="7107C0A2" w14:textId="2A18A42B" w:rsidR="00986F9D" w:rsidRPr="00811A6B" w:rsidRDefault="00986F9D" w:rsidP="00F22176">
      <w:pPr>
        <w:pStyle w:val="TEUnsoed-TextBodyspasi2"/>
        <w:numPr>
          <w:ilvl w:val="0"/>
          <w:numId w:val="7"/>
        </w:numPr>
        <w:spacing w:before="0" w:after="0"/>
        <w:ind w:left="709"/>
        <w:rPr>
          <w:lang w:val="id-ID"/>
        </w:rPr>
      </w:pPr>
      <w:r w:rsidRPr="00811A6B">
        <w:rPr>
          <w:lang w:val="id-ID"/>
        </w:rPr>
        <w:t>Sebagai salah satu syarat untuk menyelesaikan pendidikan S1 Program studi</w:t>
      </w:r>
      <w:r w:rsidR="004047B1">
        <w:t xml:space="preserve"> </w:t>
      </w:r>
      <w:r w:rsidRPr="00811A6B">
        <w:rPr>
          <w:lang w:val="id-ID"/>
        </w:rPr>
        <w:t>/</w:t>
      </w:r>
      <w:r w:rsidR="004047B1">
        <w:t xml:space="preserve"> </w:t>
      </w:r>
      <w:r w:rsidRPr="00811A6B">
        <w:rPr>
          <w:lang w:val="id-ID"/>
        </w:rPr>
        <w:t>jurusan Teknik Elektro Fakultas Teknik Universitas Jenderal Soedirman.</w:t>
      </w:r>
    </w:p>
    <w:p w14:paraId="3FA3FCF1" w14:textId="77777777" w:rsidR="00986F9D" w:rsidRPr="00811A6B" w:rsidRDefault="00986F9D" w:rsidP="00F22176">
      <w:pPr>
        <w:pStyle w:val="TEUnsoed-TextBodyspasi2"/>
        <w:numPr>
          <w:ilvl w:val="0"/>
          <w:numId w:val="7"/>
        </w:numPr>
        <w:spacing w:before="0" w:after="0"/>
        <w:ind w:left="709"/>
        <w:rPr>
          <w:lang w:val="id-ID"/>
        </w:rPr>
      </w:pPr>
      <w:r w:rsidRPr="00811A6B">
        <w:rPr>
          <w:lang w:val="id-ID"/>
        </w:rPr>
        <w:t>Mempelajari penggunaan mikrokantilever sebagai sensor.</w:t>
      </w:r>
    </w:p>
    <w:p w14:paraId="0FDCDDC1" w14:textId="77777777" w:rsidR="00986F9D" w:rsidRPr="00811A6B" w:rsidRDefault="00986F9D" w:rsidP="00F22176">
      <w:pPr>
        <w:pStyle w:val="TEUnsoed-TextBodyspasi2"/>
        <w:numPr>
          <w:ilvl w:val="0"/>
          <w:numId w:val="7"/>
        </w:numPr>
        <w:spacing w:before="0" w:after="0"/>
        <w:ind w:left="709"/>
        <w:rPr>
          <w:lang w:val="id-ID"/>
        </w:rPr>
      </w:pPr>
      <w:r w:rsidRPr="00811A6B">
        <w:rPr>
          <w:lang w:val="id-ID"/>
        </w:rPr>
        <w:t>Mempelajari mekanisme kerja mikrokantilever piezoresistif.</w:t>
      </w:r>
    </w:p>
    <w:p w14:paraId="04FBD1F9" w14:textId="6B415FA7" w:rsidR="00EC1072" w:rsidRPr="00811A6B" w:rsidRDefault="00986F9D" w:rsidP="00F22176">
      <w:pPr>
        <w:pStyle w:val="TEUnsoed-TextBodyspasi2"/>
        <w:numPr>
          <w:ilvl w:val="0"/>
          <w:numId w:val="7"/>
        </w:numPr>
        <w:spacing w:before="0" w:after="0"/>
        <w:ind w:left="709"/>
        <w:rPr>
          <w:lang w:val="id-ID"/>
        </w:rPr>
      </w:pPr>
      <w:r w:rsidRPr="00811A6B">
        <w:rPr>
          <w:lang w:val="id-ID"/>
        </w:rPr>
        <w:t>Merancang frequency track</w:t>
      </w:r>
      <w:r w:rsidR="00E27A50" w:rsidRPr="00811A6B">
        <w:rPr>
          <w:lang w:val="id-ID"/>
        </w:rPr>
        <w:t>er</w:t>
      </w:r>
      <w:r w:rsidRPr="00811A6B">
        <w:rPr>
          <w:lang w:val="id-ID"/>
        </w:rPr>
        <w:t xml:space="preserve"> berbasis ATmega168 dan DDS board AD9850 untuk memantau frekuensi resonansi. pada sensor mikrokantilever</w:t>
      </w:r>
    </w:p>
    <w:p w14:paraId="7E6348BE" w14:textId="77777777" w:rsidR="00E27A50" w:rsidRPr="00811A6B" w:rsidRDefault="00E27A50" w:rsidP="00E27A50">
      <w:pPr>
        <w:pStyle w:val="Heading2"/>
        <w:rPr>
          <w:lang w:val="id-ID"/>
        </w:rPr>
      </w:pPr>
      <w:r w:rsidRPr="00811A6B">
        <w:rPr>
          <w:lang w:val="id-ID"/>
        </w:rPr>
        <w:lastRenderedPageBreak/>
        <w:t xml:space="preserve">Waktu dan Tempat Pelaksanaan </w:t>
      </w:r>
    </w:p>
    <w:p w14:paraId="6C25CCF1" w14:textId="371C83CA" w:rsidR="00E27A50" w:rsidRPr="00811A6B" w:rsidRDefault="00E27A50" w:rsidP="00E27A50">
      <w:pPr>
        <w:pStyle w:val="Heading3"/>
        <w:rPr>
          <w:lang w:val="id-ID"/>
        </w:rPr>
      </w:pPr>
      <w:r w:rsidRPr="00811A6B">
        <w:rPr>
          <w:lang w:val="id-ID"/>
        </w:rPr>
        <w:t xml:space="preserve">Waktu </w:t>
      </w:r>
    </w:p>
    <w:p w14:paraId="7B432488" w14:textId="749299A0" w:rsidR="00E27A50" w:rsidRPr="00811A6B" w:rsidRDefault="00E27A50" w:rsidP="00F235FB">
      <w:pPr>
        <w:pStyle w:val="TEUnsoed-TextBodyspasi2"/>
        <w:spacing w:before="0" w:after="0"/>
        <w:ind w:firstLine="720"/>
        <w:rPr>
          <w:lang w:val="id-ID"/>
        </w:rPr>
      </w:pPr>
      <w:r w:rsidRPr="00811A6B">
        <w:rPr>
          <w:lang w:val="id-ID"/>
        </w:rPr>
        <w:t>Kerja praktik dilaksanakan selama</w:t>
      </w:r>
      <w:r w:rsidR="00F235FB" w:rsidRPr="00811A6B">
        <w:rPr>
          <w:lang w:val="id-ID"/>
        </w:rPr>
        <w:t xml:space="preserve"> </w:t>
      </w:r>
      <w:r w:rsidRPr="00811A6B">
        <w:rPr>
          <w:lang w:val="id-ID"/>
        </w:rPr>
        <w:t xml:space="preserve">1 (satu) bulan, dimulai dari </w:t>
      </w:r>
      <w:r w:rsidR="00F235FB" w:rsidRPr="00811A6B">
        <w:rPr>
          <w:lang w:val="id-ID"/>
        </w:rPr>
        <w:t>24</w:t>
      </w:r>
      <w:r w:rsidRPr="00811A6B">
        <w:rPr>
          <w:lang w:val="id-ID"/>
        </w:rPr>
        <w:t xml:space="preserve"> </w:t>
      </w:r>
      <w:r w:rsidR="00F235FB" w:rsidRPr="00811A6B">
        <w:rPr>
          <w:lang w:val="id-ID"/>
        </w:rPr>
        <w:t xml:space="preserve">Janurai </w:t>
      </w:r>
      <w:r w:rsidRPr="00811A6B">
        <w:rPr>
          <w:lang w:val="id-ID"/>
        </w:rPr>
        <w:t>201</w:t>
      </w:r>
      <w:r w:rsidR="00F235FB" w:rsidRPr="00811A6B">
        <w:rPr>
          <w:lang w:val="id-ID"/>
        </w:rPr>
        <w:t>8</w:t>
      </w:r>
      <w:r w:rsidRPr="00811A6B">
        <w:rPr>
          <w:lang w:val="id-ID"/>
        </w:rPr>
        <w:t xml:space="preserve"> sampai dengan </w:t>
      </w:r>
      <w:r w:rsidR="00F235FB" w:rsidRPr="00811A6B">
        <w:rPr>
          <w:lang w:val="id-ID"/>
        </w:rPr>
        <w:t>23 Februari 2018</w:t>
      </w:r>
      <w:r w:rsidRPr="00811A6B">
        <w:rPr>
          <w:lang w:val="id-ID"/>
        </w:rPr>
        <w:t xml:space="preserve">. </w:t>
      </w:r>
    </w:p>
    <w:p w14:paraId="2090EC70" w14:textId="396F5B63" w:rsidR="00E27A50" w:rsidRPr="00811A6B" w:rsidRDefault="00E27A50" w:rsidP="00E27A50">
      <w:pPr>
        <w:pStyle w:val="Heading3"/>
        <w:rPr>
          <w:lang w:val="id-ID"/>
        </w:rPr>
      </w:pPr>
      <w:r w:rsidRPr="00811A6B">
        <w:rPr>
          <w:lang w:val="id-ID"/>
        </w:rPr>
        <w:t>Tempat</w:t>
      </w:r>
    </w:p>
    <w:p w14:paraId="3A93AB30" w14:textId="77777777" w:rsidR="00F235FB" w:rsidRPr="00811A6B" w:rsidRDefault="00E27A50" w:rsidP="00F235FB">
      <w:pPr>
        <w:pStyle w:val="TEUnsoed-TextBodyspasi2"/>
        <w:rPr>
          <w:lang w:val="id-ID"/>
        </w:rPr>
      </w:pPr>
      <w:r w:rsidRPr="00811A6B">
        <w:rPr>
          <w:lang w:val="id-ID"/>
        </w:rPr>
        <w:t>Kerja Praktik ini dilaksanakan di Gedung Pusat Teknologi Material (PTM) Badan Pengkajian Dan Penerapan Teknologi (BPPT), Serpong, Tangerang Selatan.</w:t>
      </w:r>
    </w:p>
    <w:p w14:paraId="220FC35D" w14:textId="1C5855E8" w:rsidR="00F235FB" w:rsidRPr="00811A6B" w:rsidRDefault="00F235FB" w:rsidP="00F235FB">
      <w:pPr>
        <w:pStyle w:val="Heading2"/>
        <w:rPr>
          <w:lang w:val="id-ID"/>
        </w:rPr>
      </w:pPr>
      <w:r w:rsidRPr="00811A6B">
        <w:rPr>
          <w:rStyle w:val="Heading2Char"/>
          <w:b/>
        </w:rPr>
        <w:t>Ruang Lingkup</w:t>
      </w:r>
    </w:p>
    <w:p w14:paraId="62A642C8" w14:textId="6937CED6" w:rsidR="00F235FB" w:rsidRPr="00811A6B" w:rsidRDefault="00E27A50" w:rsidP="00F235FB">
      <w:pPr>
        <w:pStyle w:val="TEUnsoed-TextBodyspasi2"/>
        <w:rPr>
          <w:lang w:val="id-ID"/>
        </w:rPr>
      </w:pPr>
      <w:r w:rsidRPr="00811A6B">
        <w:rPr>
          <w:lang w:val="id-ID"/>
        </w:rPr>
        <w:t xml:space="preserve">Ruang lingkup kajian </w:t>
      </w:r>
      <w:r w:rsidR="00F235FB" w:rsidRPr="00811A6B">
        <w:rPr>
          <w:lang w:val="id-ID"/>
        </w:rPr>
        <w:t xml:space="preserve">pada </w:t>
      </w:r>
      <w:r w:rsidRPr="00811A6B">
        <w:rPr>
          <w:lang w:val="id-ID"/>
        </w:rPr>
        <w:t>kerja prakt</w:t>
      </w:r>
      <w:r w:rsidR="00F235FB" w:rsidRPr="00811A6B">
        <w:rPr>
          <w:lang w:val="id-ID"/>
        </w:rPr>
        <w:t>e</w:t>
      </w:r>
      <w:r w:rsidRPr="00811A6B">
        <w:rPr>
          <w:lang w:val="id-ID"/>
        </w:rPr>
        <w:t>k ini sebagai berikut</w:t>
      </w:r>
      <w:r w:rsidR="00F235FB" w:rsidRPr="00811A6B">
        <w:rPr>
          <w:lang w:val="id-ID"/>
        </w:rPr>
        <w:t>.</w:t>
      </w:r>
    </w:p>
    <w:p w14:paraId="79937537" w14:textId="5028F618" w:rsidR="00F235FB" w:rsidRPr="00811A6B" w:rsidRDefault="00E27A50" w:rsidP="00811A6B">
      <w:pPr>
        <w:pStyle w:val="TEUnsoed-TextBodyspasi2"/>
        <w:numPr>
          <w:ilvl w:val="0"/>
          <w:numId w:val="11"/>
        </w:numPr>
        <w:ind w:left="709"/>
        <w:rPr>
          <w:lang w:val="id-ID"/>
        </w:rPr>
      </w:pPr>
      <w:r w:rsidRPr="00811A6B">
        <w:rPr>
          <w:lang w:val="id-ID"/>
        </w:rPr>
        <w:t>Secara umum mengetahui penggunaan mikrokantilever sebagai sensor dan mekanisme kerja mikrokantilever piezoresistif.</w:t>
      </w:r>
    </w:p>
    <w:p w14:paraId="4E690EF6" w14:textId="5B5757A0" w:rsidR="00F235FB" w:rsidRPr="00811A6B" w:rsidRDefault="00E27A50" w:rsidP="00811A6B">
      <w:pPr>
        <w:pStyle w:val="TEUnsoed-TextBodyspasi2"/>
        <w:numPr>
          <w:ilvl w:val="0"/>
          <w:numId w:val="11"/>
        </w:numPr>
        <w:ind w:left="709"/>
        <w:rPr>
          <w:lang w:val="id-ID"/>
        </w:rPr>
      </w:pPr>
      <w:r w:rsidRPr="00811A6B">
        <w:rPr>
          <w:lang w:val="id-ID"/>
        </w:rPr>
        <w:t xml:space="preserve">Secara khusus merancang frequency </w:t>
      </w:r>
      <w:r w:rsidR="00F235FB" w:rsidRPr="00811A6B">
        <w:rPr>
          <w:lang w:val="id-ID"/>
        </w:rPr>
        <w:t>tracker</w:t>
      </w:r>
      <w:r w:rsidRPr="00811A6B">
        <w:rPr>
          <w:lang w:val="id-ID"/>
        </w:rPr>
        <w:t xml:space="preserve"> berbasis </w:t>
      </w:r>
      <w:r w:rsidR="00F235FB" w:rsidRPr="00811A6B">
        <w:rPr>
          <w:lang w:val="id-ID"/>
        </w:rPr>
        <w:t>ATM</w:t>
      </w:r>
      <w:r w:rsidRPr="00811A6B">
        <w:rPr>
          <w:lang w:val="id-ID"/>
        </w:rPr>
        <w:t>ega168 dan DDS board AD9850</w:t>
      </w:r>
      <w:r w:rsidR="00F235FB" w:rsidRPr="00811A6B">
        <w:rPr>
          <w:lang w:val="id-ID"/>
        </w:rPr>
        <w:t xml:space="preserve"> </w:t>
      </w:r>
      <w:r w:rsidRPr="00811A6B">
        <w:rPr>
          <w:lang w:val="id-ID"/>
        </w:rPr>
        <w:t xml:space="preserve">untuk </w:t>
      </w:r>
      <w:r w:rsidR="00F235FB" w:rsidRPr="00811A6B">
        <w:rPr>
          <w:lang w:val="id-ID"/>
        </w:rPr>
        <w:t>memantau</w:t>
      </w:r>
      <w:r w:rsidRPr="00811A6B">
        <w:rPr>
          <w:lang w:val="id-ID"/>
        </w:rPr>
        <w:t xml:space="preserve"> frekuensi resonansi </w:t>
      </w:r>
      <w:r w:rsidR="00F235FB" w:rsidRPr="00811A6B">
        <w:rPr>
          <w:lang w:val="id-ID"/>
        </w:rPr>
        <w:t>sensor mikrokantiler.</w:t>
      </w:r>
    </w:p>
    <w:p w14:paraId="500BAF9C" w14:textId="3F411C3C" w:rsidR="00F235FB" w:rsidRPr="00811A6B" w:rsidRDefault="00E27A50" w:rsidP="00F235FB">
      <w:pPr>
        <w:pStyle w:val="Heading2"/>
        <w:rPr>
          <w:b w:val="0"/>
          <w:lang w:val="id-ID"/>
        </w:rPr>
      </w:pPr>
      <w:r w:rsidRPr="00811A6B">
        <w:rPr>
          <w:rStyle w:val="Heading2Char"/>
          <w:b/>
        </w:rPr>
        <w:t>Metodologi Kerja Praktik</w:t>
      </w:r>
      <w:r w:rsidRPr="00811A6B">
        <w:rPr>
          <w:b w:val="0"/>
          <w:lang w:val="id-ID"/>
        </w:rPr>
        <w:t xml:space="preserve"> </w:t>
      </w:r>
    </w:p>
    <w:p w14:paraId="0C311EC3" w14:textId="77777777" w:rsidR="00F235FB" w:rsidRPr="00811A6B" w:rsidRDefault="00E27A50" w:rsidP="00F235FB">
      <w:pPr>
        <w:pStyle w:val="TEUnsoed-TextBodyspasi2"/>
        <w:rPr>
          <w:lang w:val="id-ID"/>
        </w:rPr>
      </w:pPr>
      <w:r w:rsidRPr="00811A6B">
        <w:rPr>
          <w:lang w:val="id-ID"/>
        </w:rPr>
        <w:t xml:space="preserve">Metode yang digunakan untuk mengumpulkan data dalam pelaksanaan kerja praktik adalah sebagai berikut. </w:t>
      </w:r>
    </w:p>
    <w:p w14:paraId="183E072D" w14:textId="77777777" w:rsidR="00F235FB" w:rsidRPr="00811A6B" w:rsidRDefault="00E27A50" w:rsidP="00811A6B">
      <w:pPr>
        <w:pStyle w:val="TEUnsoed-TextBodyspasi2"/>
        <w:numPr>
          <w:ilvl w:val="0"/>
          <w:numId w:val="12"/>
        </w:numPr>
        <w:ind w:left="709"/>
        <w:rPr>
          <w:lang w:val="id-ID"/>
        </w:rPr>
      </w:pPr>
      <w:r w:rsidRPr="00811A6B">
        <w:rPr>
          <w:lang w:val="id-ID"/>
        </w:rPr>
        <w:t>Metode Observasi Observasi yaitu mengadakan pengamatan secara langsung pada waktu pelaksanaan KP (kerja praktik) di Laboratorium PTM BBPT.</w:t>
      </w:r>
    </w:p>
    <w:p w14:paraId="2EB5040C" w14:textId="77777777" w:rsidR="00F235FB" w:rsidRPr="00811A6B" w:rsidRDefault="00E27A50" w:rsidP="00811A6B">
      <w:pPr>
        <w:pStyle w:val="TEUnsoed-TextBodyspasi2"/>
        <w:numPr>
          <w:ilvl w:val="0"/>
          <w:numId w:val="12"/>
        </w:numPr>
        <w:ind w:left="709"/>
        <w:rPr>
          <w:lang w:val="id-ID"/>
        </w:rPr>
      </w:pPr>
      <w:r w:rsidRPr="00811A6B">
        <w:rPr>
          <w:lang w:val="id-ID"/>
        </w:rPr>
        <w:t>Metode Interview Interview yaitu mengadakan wawancara atau bertanya langsung kepada dosen pembimbing di lapangan dan pengurus laboratorium PTM BPPT.</w:t>
      </w:r>
    </w:p>
    <w:p w14:paraId="45FF891F" w14:textId="54F3F96F" w:rsidR="00E27A50" w:rsidRPr="00811A6B" w:rsidRDefault="00E27A50" w:rsidP="00811A6B">
      <w:pPr>
        <w:pStyle w:val="TEUnsoed-TextBodyspasi2"/>
        <w:numPr>
          <w:ilvl w:val="0"/>
          <w:numId w:val="12"/>
        </w:numPr>
        <w:ind w:left="709"/>
        <w:rPr>
          <w:lang w:val="id-ID"/>
        </w:rPr>
      </w:pPr>
      <w:r w:rsidRPr="00811A6B">
        <w:rPr>
          <w:lang w:val="id-ID"/>
        </w:rPr>
        <w:lastRenderedPageBreak/>
        <w:t>Metode Studi Pustaka Studi Pustaka yaitu dimaksudkan untuk memperoleh data yang diperlukan sehingga menambah kejelasan terhadap uraian yang dikemukakan. Dalam hal ini seperti buku-buku pelajaran dan buku panduan peralatan telekomunikasi dari instansi yang ada hubungannya dengan judul laporan, yang merupakan faktor utama dalam pengumpulan data</w:t>
      </w:r>
    </w:p>
    <w:p w14:paraId="4BB2DDE7" w14:textId="77777777" w:rsidR="00EC1072" w:rsidRPr="00811A6B" w:rsidRDefault="00EC1072" w:rsidP="009F4EFB">
      <w:pPr>
        <w:pStyle w:val="Heading2"/>
        <w:rPr>
          <w:lang w:val="id-ID"/>
        </w:rPr>
      </w:pPr>
      <w:bookmarkStart w:id="4" w:name="__RefHeading__74449_315167856"/>
      <w:bookmarkEnd w:id="4"/>
      <w:r w:rsidRPr="00811A6B">
        <w:rPr>
          <w:lang w:val="id-ID"/>
        </w:rPr>
        <w:t>Manfaat</w:t>
      </w:r>
    </w:p>
    <w:p w14:paraId="187E1D8E" w14:textId="0F2ED19D" w:rsidR="00F22176" w:rsidRPr="00811A6B" w:rsidRDefault="00F22176" w:rsidP="00F22176">
      <w:pPr>
        <w:pStyle w:val="TEUnsoed-TextBodyspasi2"/>
        <w:rPr>
          <w:iCs/>
          <w:lang w:val="id-ID"/>
        </w:rPr>
      </w:pPr>
      <w:r w:rsidRPr="00811A6B">
        <w:rPr>
          <w:lang w:val="id-ID"/>
        </w:rPr>
        <w:t>Manfaat dari p</w:t>
      </w:r>
      <w:r w:rsidR="00F779D5" w:rsidRPr="00811A6B">
        <w:rPr>
          <w:lang w:val="id-ID"/>
        </w:rPr>
        <w:t>enelitian</w:t>
      </w:r>
      <w:r w:rsidRPr="00811A6B">
        <w:rPr>
          <w:lang w:val="id-ID"/>
        </w:rPr>
        <w:t xml:space="preserve"> saat kerja praktek ini memiliki berapa manfaat sebagai berikut</w:t>
      </w:r>
      <w:r w:rsidRPr="00811A6B">
        <w:rPr>
          <w:iCs/>
          <w:lang w:val="id-ID"/>
        </w:rPr>
        <w:t>.</w:t>
      </w:r>
    </w:p>
    <w:p w14:paraId="122C2A96" w14:textId="571E3168" w:rsidR="00F22176" w:rsidRPr="00811A6B" w:rsidRDefault="00467D7F" w:rsidP="00811A6B">
      <w:pPr>
        <w:pStyle w:val="Heading3"/>
        <w:rPr>
          <w:lang w:val="id-ID"/>
        </w:rPr>
      </w:pPr>
      <w:r w:rsidRPr="00811A6B">
        <w:rPr>
          <w:lang w:val="id-ID"/>
        </w:rPr>
        <w:t>Bagi Mahasiswa</w:t>
      </w:r>
    </w:p>
    <w:p w14:paraId="7E9075E2" w14:textId="07075784" w:rsidR="00F22176" w:rsidRPr="00811A6B" w:rsidRDefault="00F22176" w:rsidP="00811A6B">
      <w:pPr>
        <w:pStyle w:val="TEUnsoed-TextBodyspasi2"/>
        <w:numPr>
          <w:ilvl w:val="0"/>
          <w:numId w:val="16"/>
        </w:numPr>
        <w:spacing w:before="0" w:after="0"/>
        <w:ind w:left="709"/>
        <w:rPr>
          <w:lang w:val="id-ID"/>
        </w:rPr>
      </w:pPr>
      <w:r w:rsidRPr="00811A6B">
        <w:rPr>
          <w:lang w:val="id-ID"/>
        </w:rPr>
        <w:t>Memperoleh pengalaman kerja di Laboratorium Pusat Teknologi Material (PTM) BPPT.</w:t>
      </w:r>
    </w:p>
    <w:p w14:paraId="11055E66" w14:textId="77777777" w:rsidR="00811A6B" w:rsidRPr="00811A6B" w:rsidRDefault="00F22176" w:rsidP="00811A6B">
      <w:pPr>
        <w:pStyle w:val="TEUnsoed-TextBodyspasi2"/>
        <w:numPr>
          <w:ilvl w:val="0"/>
          <w:numId w:val="16"/>
        </w:numPr>
        <w:tabs>
          <w:tab w:val="left" w:pos="993"/>
        </w:tabs>
        <w:spacing w:before="0" w:after="0"/>
        <w:ind w:left="709"/>
        <w:rPr>
          <w:lang w:val="id-ID"/>
        </w:rPr>
      </w:pPr>
      <w:r w:rsidRPr="00811A6B">
        <w:rPr>
          <w:lang w:val="id-ID"/>
        </w:rPr>
        <w:t>Memperoleh pengetahuan mengenai penggunaan mikrokantilever sebagai ssensor.</w:t>
      </w:r>
    </w:p>
    <w:p w14:paraId="4BB02FE9" w14:textId="412AEA97" w:rsidR="00811A6B" w:rsidRPr="00811A6B" w:rsidRDefault="00F22176" w:rsidP="00811A6B">
      <w:pPr>
        <w:pStyle w:val="TEUnsoed-TextBodyspasi2"/>
        <w:numPr>
          <w:ilvl w:val="0"/>
          <w:numId w:val="16"/>
        </w:numPr>
        <w:tabs>
          <w:tab w:val="left" w:pos="993"/>
        </w:tabs>
        <w:spacing w:before="0" w:after="0"/>
        <w:ind w:left="709"/>
        <w:rPr>
          <w:lang w:val="id-ID"/>
        </w:rPr>
      </w:pPr>
      <w:r w:rsidRPr="00811A6B">
        <w:rPr>
          <w:lang w:val="id-ID"/>
        </w:rPr>
        <w:t>Memperoleh pengetahuan mengenai mekanisme kerja sensor</w:t>
      </w:r>
      <w:r w:rsidR="00811A6B" w:rsidRPr="00811A6B">
        <w:rPr>
          <w:lang w:val="id-ID"/>
        </w:rPr>
        <w:t xml:space="preserve"> </w:t>
      </w:r>
      <w:r w:rsidRPr="00811A6B">
        <w:rPr>
          <w:lang w:val="id-ID"/>
        </w:rPr>
        <w:t>mikrokantilever piezoresistif.</w:t>
      </w:r>
    </w:p>
    <w:p w14:paraId="5BD7E7C6" w14:textId="09137D07" w:rsidR="003D0184" w:rsidRPr="00811A6B" w:rsidRDefault="00467D7F" w:rsidP="00811A6B">
      <w:pPr>
        <w:pStyle w:val="TEUnsoed-TextBodyspasi2"/>
        <w:numPr>
          <w:ilvl w:val="0"/>
          <w:numId w:val="16"/>
        </w:numPr>
        <w:tabs>
          <w:tab w:val="left" w:pos="993"/>
        </w:tabs>
        <w:spacing w:before="0" w:after="0"/>
        <w:ind w:left="709"/>
        <w:rPr>
          <w:lang w:val="id-ID"/>
        </w:rPr>
      </w:pPr>
      <w:r w:rsidRPr="00811A6B">
        <w:rPr>
          <w:lang w:val="id-ID"/>
        </w:rPr>
        <w:t>Sebagai salah satu persyaratan penyelesaian program studi/jurusan Teknik Elektro Fakultas Teknik Universitas Jenderal Soedirman</w:t>
      </w:r>
    </w:p>
    <w:p w14:paraId="7D40F1B5" w14:textId="216F3DEA" w:rsidR="00467D7F" w:rsidRPr="00811A6B" w:rsidRDefault="00467D7F" w:rsidP="00811A6B">
      <w:pPr>
        <w:pStyle w:val="Heading3"/>
        <w:spacing w:before="114"/>
        <w:rPr>
          <w:lang w:val="id-ID"/>
        </w:rPr>
      </w:pPr>
      <w:r w:rsidRPr="00811A6B">
        <w:rPr>
          <w:lang w:val="id-ID"/>
        </w:rPr>
        <w:t>Bagi PTM BPPT</w:t>
      </w:r>
    </w:p>
    <w:p w14:paraId="7B874442" w14:textId="2062C2A7" w:rsidR="003D0184" w:rsidRPr="00811A6B" w:rsidRDefault="003D0184" w:rsidP="00811A6B">
      <w:pPr>
        <w:pStyle w:val="TEUnsoed-TextBodyspasi2"/>
        <w:numPr>
          <w:ilvl w:val="0"/>
          <w:numId w:val="10"/>
        </w:numPr>
        <w:tabs>
          <w:tab w:val="left" w:pos="851"/>
        </w:tabs>
        <w:spacing w:before="0" w:after="0"/>
        <w:ind w:left="709"/>
        <w:rPr>
          <w:lang w:val="id-ID"/>
        </w:rPr>
      </w:pPr>
      <w:r w:rsidRPr="00811A6B">
        <w:rPr>
          <w:lang w:val="id-ID"/>
        </w:rPr>
        <w:t>Mengenalkan sensor mikrokantilever pada mahasiswa yang sedang melaksanakan KP (Kerja Praktik) dan TA (Tugas Akhir) di PTM BPPT.</w:t>
      </w:r>
    </w:p>
    <w:p w14:paraId="6FA2240F" w14:textId="1935947B" w:rsidR="00F22176" w:rsidRPr="00811A6B" w:rsidRDefault="003D0184" w:rsidP="00811A6B">
      <w:pPr>
        <w:pStyle w:val="TEUnsoed-TextBodyspasi2"/>
        <w:numPr>
          <w:ilvl w:val="0"/>
          <w:numId w:val="10"/>
        </w:numPr>
        <w:tabs>
          <w:tab w:val="left" w:pos="851"/>
        </w:tabs>
        <w:spacing w:before="0"/>
        <w:ind w:left="709"/>
        <w:rPr>
          <w:lang w:val="id-ID"/>
        </w:rPr>
      </w:pPr>
      <w:r w:rsidRPr="00811A6B">
        <w:rPr>
          <w:lang w:val="id-ID"/>
        </w:rPr>
        <w:t>Membantu program pemerintah dan PTM BPPT dalam menyiapkan sumber daya manusia yang lebih berkualitas dan berkompeten di bidang nanoteknologi dan elektronika.</w:t>
      </w:r>
    </w:p>
    <w:p w14:paraId="64A81B4C" w14:textId="7EDCF699" w:rsidR="00EC1072" w:rsidRPr="00811A6B" w:rsidRDefault="009F4EFB" w:rsidP="00EC1072">
      <w:pPr>
        <w:pStyle w:val="Heading2"/>
        <w:rPr>
          <w:lang w:val="id-ID"/>
        </w:rPr>
      </w:pPr>
      <w:bookmarkStart w:id="5" w:name="__RefHeading___Toc3783_1294106092"/>
      <w:bookmarkEnd w:id="5"/>
      <w:r w:rsidRPr="00811A6B">
        <w:rPr>
          <w:lang w:val="id-ID"/>
        </w:rPr>
        <w:lastRenderedPageBreak/>
        <w:t>Sistematika Penulisan</w:t>
      </w:r>
    </w:p>
    <w:p w14:paraId="149AB7DA" w14:textId="77777777" w:rsidR="009F4EFB" w:rsidRPr="00811A6B" w:rsidRDefault="009F4EFB" w:rsidP="00E27A50">
      <w:pPr>
        <w:pStyle w:val="TEUnsoed-TextBodyspasi2"/>
        <w:spacing w:before="0" w:after="0"/>
        <w:rPr>
          <w:lang w:val="id-ID"/>
        </w:rPr>
      </w:pPr>
      <w:r w:rsidRPr="00811A6B">
        <w:rPr>
          <w:lang w:val="id-ID"/>
        </w:rPr>
        <w:t xml:space="preserve">Sistematika penulisan yang digunakan penulis agar laporan kerja praktik ini mudah dipahami sebagai berikut. </w:t>
      </w:r>
    </w:p>
    <w:p w14:paraId="34D7BEE0" w14:textId="77777777" w:rsidR="009F4EFB" w:rsidRPr="00811A6B" w:rsidRDefault="009F4EFB" w:rsidP="00E27A50">
      <w:pPr>
        <w:pStyle w:val="TEUnsoed-TextBodyspasi2"/>
        <w:spacing w:before="0" w:after="0"/>
        <w:rPr>
          <w:lang w:val="id-ID"/>
        </w:rPr>
      </w:pPr>
      <w:r w:rsidRPr="00811A6B">
        <w:rPr>
          <w:b/>
          <w:lang w:val="id-ID"/>
        </w:rPr>
        <w:t>BAB I: PENDAHULUAN</w:t>
      </w:r>
      <w:r w:rsidRPr="00811A6B">
        <w:rPr>
          <w:lang w:val="id-ID"/>
        </w:rPr>
        <w:t xml:space="preserve"> </w:t>
      </w:r>
    </w:p>
    <w:p w14:paraId="65D458C5" w14:textId="32E92429" w:rsidR="009F4EFB" w:rsidRPr="004047B1" w:rsidRDefault="009F4EFB" w:rsidP="00E27A50">
      <w:pPr>
        <w:pStyle w:val="TEUnsoed-TextBodyspasi2"/>
        <w:spacing w:before="0" w:after="0"/>
      </w:pPr>
      <w:r w:rsidRPr="00811A6B">
        <w:rPr>
          <w:lang w:val="id-ID"/>
        </w:rPr>
        <w:t xml:space="preserve">Merupakan pendahuluan yang berisikan tentang latar belakang, maksud dan tujuan, </w:t>
      </w:r>
      <w:r w:rsidR="004047B1">
        <w:t>waktu dan tempat pelaksanaan, ruang lingkup, metodologi, dan manfaat penelitian.</w:t>
      </w:r>
    </w:p>
    <w:p w14:paraId="28B2CFC2" w14:textId="7C11D816" w:rsidR="009F4EFB" w:rsidRPr="00811A6B" w:rsidRDefault="009F4EFB" w:rsidP="00E27A50">
      <w:pPr>
        <w:pStyle w:val="TEUnsoed-TextBodyspasi2"/>
        <w:spacing w:before="0" w:after="0"/>
        <w:rPr>
          <w:b/>
          <w:lang w:val="id-ID"/>
        </w:rPr>
      </w:pPr>
      <w:r w:rsidRPr="00811A6B">
        <w:rPr>
          <w:b/>
          <w:lang w:val="id-ID"/>
        </w:rPr>
        <w:t xml:space="preserve">BAB II: TINJAUAN PERUSAHAAN </w:t>
      </w:r>
    </w:p>
    <w:p w14:paraId="19E1001E" w14:textId="77777777" w:rsidR="009F4EFB" w:rsidRPr="00811A6B" w:rsidRDefault="009F4EFB" w:rsidP="00E27A50">
      <w:pPr>
        <w:pStyle w:val="TEUnsoed-TextBodyspasi2"/>
        <w:spacing w:before="0" w:after="0"/>
        <w:rPr>
          <w:lang w:val="id-ID"/>
        </w:rPr>
      </w:pPr>
      <w:r w:rsidRPr="00811A6B">
        <w:rPr>
          <w:lang w:val="id-ID"/>
        </w:rPr>
        <w:t xml:space="preserve">Berisi tentang sejarah BBPT, struktur organisasi BPPT, sejarah PTM BPPT, struktur organisasi PTM BPPT, Visi dan Misi, dan fasilitas laboratorium. </w:t>
      </w:r>
    </w:p>
    <w:p w14:paraId="386CFC12" w14:textId="77777777" w:rsidR="004047B1" w:rsidRDefault="004047B1" w:rsidP="004047B1">
      <w:pPr>
        <w:pStyle w:val="TEUnsoed-TextBodyspasi2"/>
        <w:spacing w:before="0" w:after="0"/>
        <w:rPr>
          <w:b/>
          <w:lang w:val="id-ID"/>
        </w:rPr>
      </w:pPr>
    </w:p>
    <w:p w14:paraId="177BAC77" w14:textId="351D19A1" w:rsidR="004047B1" w:rsidRDefault="009F4EFB" w:rsidP="004047B1">
      <w:pPr>
        <w:pStyle w:val="TEUnsoed-TextBodyspasi2"/>
        <w:spacing w:before="0" w:after="0"/>
        <w:rPr>
          <w:b/>
          <w:lang w:val="id-ID"/>
        </w:rPr>
      </w:pPr>
      <w:r w:rsidRPr="00811A6B">
        <w:rPr>
          <w:b/>
          <w:lang w:val="id-ID"/>
        </w:rPr>
        <w:t xml:space="preserve">BAB III: </w:t>
      </w:r>
      <w:r w:rsidR="00E27A50" w:rsidRPr="00811A6B">
        <w:rPr>
          <w:b/>
          <w:lang w:val="id-ID"/>
        </w:rPr>
        <w:t>TINJAUAN PUSTAKA</w:t>
      </w:r>
    </w:p>
    <w:p w14:paraId="51BD9335" w14:textId="4AA42DBE" w:rsidR="00811A6B" w:rsidRPr="004047B1" w:rsidRDefault="009F4EFB" w:rsidP="004047B1">
      <w:pPr>
        <w:pStyle w:val="TEUnsoed-TextBodyspasi2"/>
        <w:spacing w:before="0" w:after="0"/>
        <w:rPr>
          <w:b/>
          <w:lang w:val="id-ID"/>
        </w:rPr>
      </w:pPr>
      <w:r w:rsidRPr="00811A6B">
        <w:rPr>
          <w:lang w:val="id-ID"/>
        </w:rPr>
        <w:t>Berisi tentang uraian prinsip dan mekanisme kerja sensor mikrokantilever</w:t>
      </w:r>
      <w:r w:rsidR="00E27A50" w:rsidRPr="00811A6B">
        <w:rPr>
          <w:lang w:val="id-ID"/>
        </w:rPr>
        <w:t>, frequency sweeper, serta frequency tracker</w:t>
      </w:r>
      <w:r w:rsidRPr="00811A6B">
        <w:rPr>
          <w:lang w:val="id-ID"/>
        </w:rPr>
        <w:t xml:space="preserve">. </w:t>
      </w:r>
    </w:p>
    <w:p w14:paraId="22E3D038" w14:textId="4A73FC1A" w:rsidR="00E27A50" w:rsidRPr="00811A6B" w:rsidRDefault="009F4EFB" w:rsidP="00E27A50">
      <w:pPr>
        <w:pStyle w:val="TEUnsoed-TextBodyspasi2"/>
        <w:spacing w:before="0" w:after="0"/>
        <w:rPr>
          <w:b/>
          <w:lang w:val="id-ID"/>
        </w:rPr>
      </w:pPr>
      <w:r w:rsidRPr="00811A6B">
        <w:rPr>
          <w:b/>
          <w:lang w:val="id-ID"/>
        </w:rPr>
        <w:t xml:space="preserve">BAB IV: </w:t>
      </w:r>
      <w:r w:rsidR="00C43B6B">
        <w:rPr>
          <w:b/>
        </w:rPr>
        <w:t>PEMBAHASAN</w:t>
      </w:r>
      <w:r w:rsidRPr="00811A6B">
        <w:rPr>
          <w:b/>
          <w:lang w:val="id-ID"/>
        </w:rPr>
        <w:t xml:space="preserve"> </w:t>
      </w:r>
    </w:p>
    <w:p w14:paraId="5DAA3B8A" w14:textId="4ED7C2CC" w:rsidR="00E27A50" w:rsidRPr="00811A6B" w:rsidRDefault="009F4EFB" w:rsidP="00E27A50">
      <w:pPr>
        <w:pStyle w:val="TEUnsoed-TextBodyspasi2"/>
        <w:spacing w:before="0" w:after="0"/>
        <w:rPr>
          <w:lang w:val="id-ID"/>
        </w:rPr>
      </w:pPr>
      <w:r w:rsidRPr="00811A6B">
        <w:rPr>
          <w:lang w:val="id-ID"/>
        </w:rPr>
        <w:t xml:space="preserve">Berisi tentang uraian bagaimana metode perancangan frequency </w:t>
      </w:r>
      <w:r w:rsidR="00E27A50" w:rsidRPr="00811A6B">
        <w:rPr>
          <w:lang w:val="id-ID"/>
        </w:rPr>
        <w:t>tracker</w:t>
      </w:r>
      <w:r w:rsidRPr="00811A6B">
        <w:rPr>
          <w:lang w:val="id-ID"/>
        </w:rPr>
        <w:t xml:space="preserve"> yang dilaksanakan selama masa kerja praktik. </w:t>
      </w:r>
    </w:p>
    <w:p w14:paraId="5E4BEC7D" w14:textId="77777777" w:rsidR="00E27A50" w:rsidRPr="00811A6B" w:rsidRDefault="009F4EFB" w:rsidP="00E27A50">
      <w:pPr>
        <w:pStyle w:val="TEUnsoed-TextBodyspasi2"/>
        <w:spacing w:before="0" w:after="0"/>
        <w:rPr>
          <w:lang w:val="id-ID"/>
        </w:rPr>
      </w:pPr>
      <w:r w:rsidRPr="00811A6B">
        <w:rPr>
          <w:b/>
          <w:lang w:val="id-ID"/>
        </w:rPr>
        <w:t>BAB V: PENUTUP</w:t>
      </w:r>
      <w:r w:rsidRPr="00811A6B">
        <w:rPr>
          <w:lang w:val="id-ID"/>
        </w:rPr>
        <w:t xml:space="preserve"> </w:t>
      </w:r>
    </w:p>
    <w:p w14:paraId="0DEE53C0" w14:textId="77777777" w:rsidR="00E27A50" w:rsidRPr="00811A6B" w:rsidRDefault="009F4EFB" w:rsidP="00E27A50">
      <w:pPr>
        <w:pStyle w:val="TEUnsoed-TextBodyspasi2"/>
        <w:spacing w:before="0" w:after="0"/>
        <w:rPr>
          <w:lang w:val="id-ID"/>
        </w:rPr>
      </w:pPr>
      <w:r w:rsidRPr="00811A6B">
        <w:rPr>
          <w:lang w:val="id-ID"/>
        </w:rPr>
        <w:t xml:space="preserve">Berisi kesimpulan dan saran yang merupakan akhir dari penulisan laporan kerja praktik. </w:t>
      </w:r>
    </w:p>
    <w:p w14:paraId="6F88B980" w14:textId="5FB3495A" w:rsidR="00E27A50" w:rsidRPr="00C43B6B" w:rsidRDefault="00C43B6B" w:rsidP="00E27A50">
      <w:pPr>
        <w:pStyle w:val="TEUnsoed-TextBodyspasi2"/>
        <w:spacing w:before="0" w:after="0"/>
        <w:rPr>
          <w:b/>
        </w:rPr>
      </w:pPr>
      <w:r>
        <w:rPr>
          <w:b/>
        </w:rPr>
        <w:t>KESIMPULAN DAN SARAN</w:t>
      </w:r>
    </w:p>
    <w:p w14:paraId="6C0B0C1F" w14:textId="0B0F930B" w:rsidR="009F4EFB" w:rsidRPr="00811A6B" w:rsidRDefault="009F4EFB" w:rsidP="00E27A50">
      <w:pPr>
        <w:pStyle w:val="TEUnsoed-TextBodyspasi2"/>
        <w:spacing w:before="0" w:after="0"/>
        <w:rPr>
          <w:lang w:val="id-ID"/>
        </w:rPr>
      </w:pPr>
      <w:r w:rsidRPr="00811A6B">
        <w:rPr>
          <w:b/>
          <w:lang w:val="id-ID"/>
        </w:rPr>
        <w:t>LAMPIRAN</w:t>
      </w:r>
      <w:bookmarkStart w:id="6" w:name="__RefHeading___Toc3785_1294106092"/>
      <w:bookmarkEnd w:id="6"/>
      <w:r w:rsidRPr="00811A6B">
        <w:rPr>
          <w:lang w:val="id-ID"/>
        </w:rPr>
        <w:br w:type="page"/>
      </w:r>
    </w:p>
    <w:p w14:paraId="37476B20" w14:textId="5FF24341" w:rsidR="00EB6CAB" w:rsidRPr="00811A6B" w:rsidRDefault="00EC1072" w:rsidP="000D2255">
      <w:pPr>
        <w:pStyle w:val="Heading1"/>
        <w:numPr>
          <w:ilvl w:val="0"/>
          <w:numId w:val="0"/>
        </w:numPr>
        <w:rPr>
          <w:lang w:val="id-ID"/>
        </w:rPr>
      </w:pPr>
      <w:r w:rsidRPr="00811A6B">
        <w:rPr>
          <w:lang w:val="id-ID"/>
        </w:rPr>
        <w:lastRenderedPageBreak/>
        <w:t>DAFTAR PUSTAKA</w:t>
      </w:r>
    </w:p>
    <w:p w14:paraId="49E56B96" w14:textId="77777777" w:rsidR="00EC1072" w:rsidRPr="00811A6B" w:rsidRDefault="00EC1072" w:rsidP="00EC1072">
      <w:pPr>
        <w:jc w:val="center"/>
        <w:rPr>
          <w:lang w:val="id-ID"/>
        </w:rPr>
      </w:pPr>
    </w:p>
    <w:p w14:paraId="50D20927" w14:textId="77777777" w:rsidR="002509B0" w:rsidRPr="002509B0" w:rsidRDefault="00EC1072" w:rsidP="002509B0">
      <w:pPr>
        <w:pStyle w:val="Bibliography"/>
      </w:pPr>
      <w:r w:rsidRPr="00811A6B">
        <w:rPr>
          <w:lang w:val="id-ID"/>
        </w:rPr>
        <w:fldChar w:fldCharType="begin"/>
      </w:r>
      <w:r w:rsidR="002509B0">
        <w:rPr>
          <w:lang w:val="id-ID"/>
        </w:rPr>
        <w:instrText xml:space="preserve"> ADDIN ZOTERO_BIBL {"uncited":[],"omitted":[],"custom":[]} CSL_BIBLIOGRAPHY </w:instrText>
      </w:r>
      <w:r w:rsidRPr="00811A6B">
        <w:rPr>
          <w:lang w:val="id-ID"/>
        </w:rPr>
        <w:fldChar w:fldCharType="separate"/>
      </w:r>
      <w:r w:rsidR="002509B0" w:rsidRPr="002509B0">
        <w:t>[1]</w:t>
      </w:r>
      <w:r w:rsidR="002509B0" w:rsidRPr="002509B0">
        <w:tab/>
        <w:t>“What is Nanotechnology? | Nano.” [Online]. Available: https://www.nano.gov/nanotech-101/what/definition. [Accessed: 18-Feb-2018].</w:t>
      </w:r>
    </w:p>
    <w:p w14:paraId="24B5FA02" w14:textId="77777777" w:rsidR="002509B0" w:rsidRPr="002509B0" w:rsidRDefault="002509B0" w:rsidP="002509B0">
      <w:pPr>
        <w:pStyle w:val="Bibliography"/>
      </w:pPr>
      <w:r w:rsidRPr="002509B0">
        <w:t>[2]</w:t>
      </w:r>
      <w:r w:rsidRPr="002509B0">
        <w:tab/>
        <w:t>“Benefits and Applications | Nano.” [Online]. Available: https://www.nano.gov/you/nanotechnology-benefits. [Accessed: 18-Feb-2018].</w:t>
      </w:r>
    </w:p>
    <w:p w14:paraId="7444D439" w14:textId="77777777" w:rsidR="002509B0" w:rsidRPr="002509B0" w:rsidRDefault="002509B0" w:rsidP="002509B0">
      <w:pPr>
        <w:pStyle w:val="Bibliography"/>
      </w:pPr>
      <w:r w:rsidRPr="002509B0">
        <w:t>[3]</w:t>
      </w:r>
      <w:r w:rsidRPr="002509B0">
        <w:tab/>
        <w:t>“Apa Saja Manfaat Nano Teknologi di Bidang Pangan, Kosmetik, dan Kesehatan? – PUSPIPTEK.” .</w:t>
      </w:r>
    </w:p>
    <w:p w14:paraId="0F8E8313" w14:textId="77777777" w:rsidR="002509B0" w:rsidRPr="002509B0" w:rsidRDefault="002509B0" w:rsidP="002509B0">
      <w:pPr>
        <w:pStyle w:val="Bibliography"/>
      </w:pPr>
      <w:r w:rsidRPr="002509B0">
        <w:t>[4]</w:t>
      </w:r>
      <w:r w:rsidRPr="002509B0">
        <w:tab/>
        <w:t>“Nanoteknologi, Antara Impian dan Kenyataan.” [Online]. Available: http://www.nano.lipi.go.id/utama.cgi?cetakartikel&amp;1111717223. [Accessed: 18-Feb-2018].</w:t>
      </w:r>
    </w:p>
    <w:p w14:paraId="694726D3" w14:textId="77777777" w:rsidR="002509B0" w:rsidRPr="002509B0" w:rsidRDefault="002509B0" w:rsidP="002509B0">
      <w:pPr>
        <w:pStyle w:val="Bibliography"/>
      </w:pPr>
      <w:r w:rsidRPr="002509B0">
        <w:t>[5]</w:t>
      </w:r>
      <w:r w:rsidRPr="002509B0">
        <w:tab/>
        <w:t xml:space="preserve">J. Kalambe and R. Patrikar, “Design, Fabrication, and Characterization of Electrostatically Actuated Microcantilever Sensor for Temperature Detection,” </w:t>
      </w:r>
      <w:r w:rsidRPr="002509B0">
        <w:rPr>
          <w:i/>
          <w:iCs/>
        </w:rPr>
        <w:t>IEEE Sens. J.</w:t>
      </w:r>
      <w:r w:rsidRPr="002509B0">
        <w:t>, vol. 15, no. 3, pp. 1595–1601, Mar. 2015.</w:t>
      </w:r>
    </w:p>
    <w:p w14:paraId="69A94BF5" w14:textId="77777777" w:rsidR="002509B0" w:rsidRPr="002509B0" w:rsidRDefault="002509B0" w:rsidP="002509B0">
      <w:pPr>
        <w:pStyle w:val="Bibliography"/>
      </w:pPr>
      <w:r w:rsidRPr="002509B0">
        <w:t>[6]</w:t>
      </w:r>
      <w:r w:rsidRPr="002509B0">
        <w:tab/>
        <w:t>X. Liu, M. Mwangi, X. L</w:t>
      </w:r>
      <w:bookmarkStart w:id="7" w:name="_GoBack"/>
      <w:bookmarkEnd w:id="7"/>
      <w:r w:rsidRPr="002509B0">
        <w:t xml:space="preserve">i, M. O’Brien, and G. M. Whitesides, “Paper-based piezoresistive MEMS sensors,” </w:t>
      </w:r>
      <w:r w:rsidRPr="002509B0">
        <w:rPr>
          <w:i/>
          <w:iCs/>
        </w:rPr>
        <w:t>Lab. Chip</w:t>
      </w:r>
      <w:r w:rsidRPr="002509B0">
        <w:t>, vol. 11, no. 13, pp. 2189–2196, Jul. 2011.</w:t>
      </w:r>
    </w:p>
    <w:p w14:paraId="1ED3F802" w14:textId="77777777" w:rsidR="002509B0" w:rsidRPr="002509B0" w:rsidRDefault="002509B0" w:rsidP="002509B0">
      <w:pPr>
        <w:pStyle w:val="Bibliography"/>
      </w:pPr>
      <w:r w:rsidRPr="002509B0">
        <w:t>[7]</w:t>
      </w:r>
      <w:r w:rsidRPr="002509B0">
        <w:tab/>
        <w:t xml:space="preserve">R. Datar </w:t>
      </w:r>
      <w:r w:rsidRPr="002509B0">
        <w:rPr>
          <w:i/>
          <w:iCs/>
        </w:rPr>
        <w:t>et al.</w:t>
      </w:r>
      <w:r w:rsidRPr="002509B0">
        <w:t xml:space="preserve">, “Cantilever Sensors: Nanomechanical Tools for Diagnostics,” </w:t>
      </w:r>
      <w:r w:rsidRPr="002509B0">
        <w:rPr>
          <w:i/>
          <w:iCs/>
        </w:rPr>
        <w:t>MRS Bull.</w:t>
      </w:r>
      <w:r w:rsidRPr="002509B0">
        <w:t>, vol. 34, no. 6, pp. 449–454, Jun. 2009.</w:t>
      </w:r>
    </w:p>
    <w:p w14:paraId="44DE1DD2" w14:textId="77777777" w:rsidR="002509B0" w:rsidRPr="002509B0" w:rsidRDefault="002509B0" w:rsidP="002509B0">
      <w:pPr>
        <w:pStyle w:val="Bibliography"/>
      </w:pPr>
      <w:r w:rsidRPr="002509B0">
        <w:t>[8]</w:t>
      </w:r>
      <w:r w:rsidRPr="002509B0">
        <w:tab/>
        <w:t>Ratno Nuryadi 1), Lia Aprilia 1), Sri Rahayu 1), Henny Purwati 1), Nuning Aisah1), Winda Rianti 1), Arief Budi Witarto2), Arko Djajadi3), Reyhan Adiel3), Etik Mardliyati4), and AgusHadiSantosaWargadipura1), dan Mochammad Dachyar Effendi 1), “Penggunaan Mikro Kantilever Piezoresistif untuk Aplikasi Sensor Lingkungan dan Biologi,” Nov. 2012.</w:t>
      </w:r>
    </w:p>
    <w:p w14:paraId="182AEADE" w14:textId="77777777" w:rsidR="002509B0" w:rsidRPr="002509B0" w:rsidRDefault="002509B0" w:rsidP="002509B0">
      <w:pPr>
        <w:pStyle w:val="Bibliography"/>
      </w:pPr>
      <w:r w:rsidRPr="002509B0">
        <w:t>[9]</w:t>
      </w:r>
      <w:r w:rsidRPr="002509B0">
        <w:tab/>
        <w:t>“BADAN PENGKAJIAN DAN PENERAPAN TEKNOLOGI - Pusat Teknologi Material.” [Online]. Available: https://www.bppt.go.id/ptm. [Accessed: 02-May-2018].</w:t>
      </w:r>
    </w:p>
    <w:p w14:paraId="4180F780" w14:textId="77777777" w:rsidR="002509B0" w:rsidRPr="002509B0" w:rsidRDefault="002509B0" w:rsidP="002509B0">
      <w:pPr>
        <w:pStyle w:val="Bibliography"/>
      </w:pPr>
      <w:r w:rsidRPr="002509B0">
        <w:t>[10]</w:t>
      </w:r>
      <w:r w:rsidRPr="002509B0">
        <w:tab/>
        <w:t xml:space="preserve">“A Review of Microcantilevers for Sensing Applications,” </w:t>
      </w:r>
      <w:r w:rsidRPr="002509B0">
        <w:rPr>
          <w:i/>
          <w:iCs/>
        </w:rPr>
        <w:t>AZoNano.com</w:t>
      </w:r>
      <w:r w:rsidRPr="002509B0">
        <w:t>, 18-Jun-2007. [Online]. Available: https://www.azonano.com/article.aspx?ArticleID=1927. [Accessed: 18-Feb-2018].</w:t>
      </w:r>
    </w:p>
    <w:p w14:paraId="4A47E51F" w14:textId="0BA3D3D4" w:rsidR="00EC1072" w:rsidRPr="00811A6B" w:rsidRDefault="00EC1072" w:rsidP="00EC1072">
      <w:pPr>
        <w:rPr>
          <w:lang w:val="id-ID"/>
        </w:rPr>
      </w:pPr>
      <w:r w:rsidRPr="00811A6B">
        <w:rPr>
          <w:lang w:val="id-ID"/>
        </w:rPr>
        <w:fldChar w:fldCharType="end"/>
      </w:r>
    </w:p>
    <w:sectPr w:rsidR="00EC1072" w:rsidRPr="00811A6B">
      <w:headerReference w:type="default" r:id="rId8"/>
      <w:footerReference w:type="default" r:id="rId9"/>
      <w:headerReference w:type="first" r:id="rId10"/>
      <w:footerReference w:type="first" r:id="rId11"/>
      <w:pgSz w:w="11906" w:h="16838"/>
      <w:pgMar w:top="2267" w:right="1701" w:bottom="1701" w:left="2268" w:header="1417" w:footer="720" w:gutter="0"/>
      <w:cols w:space="720"/>
      <w:formProt w:val="0"/>
      <w:titlePg/>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F205C" w14:textId="77777777" w:rsidR="006E7391" w:rsidRDefault="006E7391" w:rsidP="00EC1072">
      <w:r>
        <w:separator/>
      </w:r>
    </w:p>
  </w:endnote>
  <w:endnote w:type="continuationSeparator" w:id="0">
    <w:p w14:paraId="6D8FE215" w14:textId="77777777" w:rsidR="006E7391" w:rsidRDefault="006E7391" w:rsidP="00EC10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Times New Roma">
    <w:altName w:val="Times New Roman"/>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FreeSans">
    <w:altName w:val="Cambria"/>
    <w:panose1 w:val="00000000000000000000"/>
    <w:charset w:val="00"/>
    <w:family w:val="roman"/>
    <w:notTrueType/>
    <w:pitch w:val="default"/>
  </w:font>
  <w:font w:name="Droid Sans Fallback">
    <w:altName w:val="Segoe UI"/>
    <w:panose1 w:val="00000000000000000000"/>
    <w:charset w:val="00"/>
    <w:family w:val="roman"/>
    <w:notTrueType/>
    <w:pitch w:val="default"/>
  </w:font>
  <w:font w:name="Liberation Mono;Courier New">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Mangal">
    <w:panose1 w:val="00000400000000000000"/>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098A3" w14:textId="77777777" w:rsidR="00C60DA6" w:rsidRDefault="00C60DA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F8405" w14:textId="77777777" w:rsidR="00C60DA6" w:rsidRDefault="00C60DA6">
    <w:pPr>
      <w:pStyle w:val="Footer"/>
      <w:jc w:val="center"/>
    </w:pPr>
    <w:r>
      <w:fldChar w:fldCharType="begin"/>
    </w:r>
    <w:r>
      <w:instrText>PAGE</w:instrText>
    </w:r>
    <w:r>
      <w:fldChar w:fldCharType="separate"/>
    </w:r>
    <w:r>
      <w:rPr>
        <w:noProof/>
      </w:rP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8F176" w14:textId="77777777" w:rsidR="006E7391" w:rsidRDefault="006E7391" w:rsidP="00EC1072">
      <w:r>
        <w:separator/>
      </w:r>
    </w:p>
  </w:footnote>
  <w:footnote w:type="continuationSeparator" w:id="0">
    <w:p w14:paraId="27278815" w14:textId="77777777" w:rsidR="006E7391" w:rsidRDefault="006E7391" w:rsidP="00EC10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FB3EF" w14:textId="77777777" w:rsidR="00C60DA6" w:rsidRDefault="00C60DA6">
    <w:pPr>
      <w:pStyle w:val="Header"/>
      <w:jc w:val="right"/>
    </w:pPr>
    <w:r>
      <w:fldChar w:fldCharType="begin"/>
    </w:r>
    <w:r>
      <w:instrText>PAGE</w:instrText>
    </w:r>
    <w:r>
      <w:fldChar w:fldCharType="separate"/>
    </w:r>
    <w:r>
      <w:rPr>
        <w:noProof/>
      </w:rPr>
      <w:t>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7B9CA" w14:textId="77777777" w:rsidR="00C60DA6" w:rsidRDefault="00C60DA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C7CA0"/>
    <w:multiLevelType w:val="multilevel"/>
    <w:tmpl w:val="B966ECA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D3A2903"/>
    <w:multiLevelType w:val="hybridMultilevel"/>
    <w:tmpl w:val="E59A058C"/>
    <w:lvl w:ilvl="0" w:tplc="69344E4A">
      <w:start w:val="1"/>
      <w:numFmt w:val="decimal"/>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2" w15:restartNumberingAfterBreak="0">
    <w:nsid w:val="108E3DD2"/>
    <w:multiLevelType w:val="multilevel"/>
    <w:tmpl w:val="B1F4810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12434210"/>
    <w:multiLevelType w:val="hybridMultilevel"/>
    <w:tmpl w:val="454E52BA"/>
    <w:lvl w:ilvl="0" w:tplc="04210017">
      <w:start w:val="1"/>
      <w:numFmt w:val="lowerLetter"/>
      <w:lvlText w:val="%1)"/>
      <w:lvlJc w:val="left"/>
      <w:pPr>
        <w:ind w:left="1210" w:hanging="360"/>
      </w:pPr>
      <w:rPr>
        <w:rFonts w:hint="default"/>
      </w:rPr>
    </w:lvl>
    <w:lvl w:ilvl="1" w:tplc="04210019">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4" w15:restartNumberingAfterBreak="0">
    <w:nsid w:val="16EF72C1"/>
    <w:multiLevelType w:val="hybridMultilevel"/>
    <w:tmpl w:val="677217EA"/>
    <w:lvl w:ilvl="0" w:tplc="943097FE">
      <w:start w:val="1"/>
      <w:numFmt w:val="decimal"/>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5" w15:restartNumberingAfterBreak="0">
    <w:nsid w:val="22815B49"/>
    <w:multiLevelType w:val="hybridMultilevel"/>
    <w:tmpl w:val="A412B580"/>
    <w:lvl w:ilvl="0" w:tplc="04210017">
      <w:start w:val="1"/>
      <w:numFmt w:val="lowerLetter"/>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6" w15:restartNumberingAfterBreak="0">
    <w:nsid w:val="358C6CC0"/>
    <w:multiLevelType w:val="hybridMultilevel"/>
    <w:tmpl w:val="C5E450CA"/>
    <w:lvl w:ilvl="0" w:tplc="7D5A6B0A">
      <w:start w:val="1"/>
      <w:numFmt w:val="decimal"/>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7" w15:restartNumberingAfterBreak="0">
    <w:nsid w:val="3A6A33BB"/>
    <w:multiLevelType w:val="multilevel"/>
    <w:tmpl w:val="8318A084"/>
    <w:lvl w:ilvl="0">
      <w:start w:val="1"/>
      <w:numFmt w:val="decimal"/>
      <w:pStyle w:val="Heading1"/>
      <w:suff w:val="space"/>
      <w:lvlText w:val="BAB %1"/>
      <w:lvlJc w:val="left"/>
      <w:pPr>
        <w:ind w:left="0" w:firstLine="0"/>
      </w:pPr>
    </w:lvl>
    <w:lvl w:ilvl="1">
      <w:start w:val="1"/>
      <w:numFmt w:val="decimal"/>
      <w:pStyle w:val="Heading2"/>
      <w:suff w:val="space"/>
      <w:lvlText w:val="%1.%2"/>
      <w:lvlJc w:val="left"/>
      <w:pPr>
        <w:ind w:left="576" w:hanging="576"/>
      </w:pPr>
      <w:rPr>
        <w:b/>
      </w:rPr>
    </w:lvl>
    <w:lvl w:ilvl="2">
      <w:start w:val="1"/>
      <w:numFmt w:val="decimal"/>
      <w:pStyle w:val="Heading3"/>
      <w:suff w:val="space"/>
      <w:lvlText w:val="%1.%2.%3"/>
      <w:lvlJc w:val="left"/>
      <w:pPr>
        <w:ind w:left="720" w:hanging="720"/>
      </w:pPr>
    </w:lvl>
    <w:lvl w:ilvl="3">
      <w:start w:val="1"/>
      <w:numFmt w:val="none"/>
      <w:pStyle w:val="Heading4"/>
      <w:suff w:val="nothing"/>
      <w:lvlText w:val=""/>
      <w:lvlJc w:val="left"/>
      <w:pPr>
        <w:ind w:left="864" w:hanging="864"/>
      </w:pPr>
    </w:lvl>
    <w:lvl w:ilvl="4">
      <w:start w:val="1"/>
      <w:numFmt w:val="none"/>
      <w:pStyle w:val="Heading5"/>
      <w:suff w:val="nothing"/>
      <w:lvlText w:val=""/>
      <w:lvlJc w:val="left"/>
      <w:pPr>
        <w:ind w:left="1008" w:hanging="1008"/>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3F8771DC"/>
    <w:multiLevelType w:val="multilevel"/>
    <w:tmpl w:val="CEAE9176"/>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9" w15:restartNumberingAfterBreak="0">
    <w:nsid w:val="3FB42094"/>
    <w:multiLevelType w:val="hybridMultilevel"/>
    <w:tmpl w:val="AB52171A"/>
    <w:lvl w:ilvl="0" w:tplc="F68A98F0">
      <w:start w:val="1"/>
      <w:numFmt w:val="decimal"/>
      <w:lvlText w:val="%1."/>
      <w:lvlJc w:val="left"/>
      <w:pPr>
        <w:ind w:left="1210" w:hanging="360"/>
      </w:pPr>
      <w:rPr>
        <w:rFonts w:hint="default"/>
      </w:rPr>
    </w:lvl>
    <w:lvl w:ilvl="1" w:tplc="04210019">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10" w15:restartNumberingAfterBreak="0">
    <w:nsid w:val="54993365"/>
    <w:multiLevelType w:val="hybridMultilevel"/>
    <w:tmpl w:val="36D26994"/>
    <w:lvl w:ilvl="0" w:tplc="9EC80E56">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1" w15:restartNumberingAfterBreak="0">
    <w:nsid w:val="578126D8"/>
    <w:multiLevelType w:val="multilevel"/>
    <w:tmpl w:val="CC86A90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5AC7410B"/>
    <w:multiLevelType w:val="hybridMultilevel"/>
    <w:tmpl w:val="3B8AA3A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D650E26"/>
    <w:multiLevelType w:val="hybridMultilevel"/>
    <w:tmpl w:val="FD6CC87C"/>
    <w:lvl w:ilvl="0" w:tplc="0421000F">
      <w:start w:val="1"/>
      <w:numFmt w:val="decimal"/>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14" w15:restartNumberingAfterBreak="0">
    <w:nsid w:val="6EC9658F"/>
    <w:multiLevelType w:val="multilevel"/>
    <w:tmpl w:val="DD74292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15:restartNumberingAfterBreak="0">
    <w:nsid w:val="779B4A06"/>
    <w:multiLevelType w:val="hybridMultilevel"/>
    <w:tmpl w:val="21C61222"/>
    <w:lvl w:ilvl="0" w:tplc="04210017">
      <w:start w:val="1"/>
      <w:numFmt w:val="lowerLetter"/>
      <w:lvlText w:val="%1)"/>
      <w:lvlJc w:val="left"/>
      <w:pPr>
        <w:ind w:left="1210" w:hanging="360"/>
      </w:pPr>
      <w:rPr>
        <w:rFonts w:hint="default"/>
      </w:rPr>
    </w:lvl>
    <w:lvl w:ilvl="1" w:tplc="04210019">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num w:numId="1">
    <w:abstractNumId w:val="7"/>
  </w:num>
  <w:num w:numId="2">
    <w:abstractNumId w:val="8"/>
  </w:num>
  <w:num w:numId="3">
    <w:abstractNumId w:val="14"/>
  </w:num>
  <w:num w:numId="4">
    <w:abstractNumId w:val="2"/>
  </w:num>
  <w:num w:numId="5">
    <w:abstractNumId w:val="0"/>
  </w:num>
  <w:num w:numId="6">
    <w:abstractNumId w:val="11"/>
  </w:num>
  <w:num w:numId="7">
    <w:abstractNumId w:val="6"/>
  </w:num>
  <w:num w:numId="8">
    <w:abstractNumId w:val="9"/>
  </w:num>
  <w:num w:numId="9">
    <w:abstractNumId w:val="12"/>
  </w:num>
  <w:num w:numId="10">
    <w:abstractNumId w:val="10"/>
  </w:num>
  <w:num w:numId="11">
    <w:abstractNumId w:val="4"/>
  </w:num>
  <w:num w:numId="12">
    <w:abstractNumId w:val="1"/>
  </w:num>
  <w:num w:numId="13">
    <w:abstractNumId w:val="15"/>
  </w:num>
  <w:num w:numId="14">
    <w:abstractNumId w:val="3"/>
  </w:num>
  <w:num w:numId="15">
    <w:abstractNumId w:val="5"/>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1072"/>
    <w:rsid w:val="00015870"/>
    <w:rsid w:val="000B328E"/>
    <w:rsid w:val="000D2255"/>
    <w:rsid w:val="000F3C45"/>
    <w:rsid w:val="00121F35"/>
    <w:rsid w:val="001425FD"/>
    <w:rsid w:val="00151BAA"/>
    <w:rsid w:val="00153A0A"/>
    <w:rsid w:val="00183C49"/>
    <w:rsid w:val="001E2DBD"/>
    <w:rsid w:val="00203F52"/>
    <w:rsid w:val="00220088"/>
    <w:rsid w:val="002509B0"/>
    <w:rsid w:val="002D5F69"/>
    <w:rsid w:val="00370882"/>
    <w:rsid w:val="003A0A14"/>
    <w:rsid w:val="003A2A61"/>
    <w:rsid w:val="003D0184"/>
    <w:rsid w:val="003D2D00"/>
    <w:rsid w:val="004047B1"/>
    <w:rsid w:val="00427B0C"/>
    <w:rsid w:val="00467D7F"/>
    <w:rsid w:val="00486A4A"/>
    <w:rsid w:val="004B0F78"/>
    <w:rsid w:val="00502213"/>
    <w:rsid w:val="005446BD"/>
    <w:rsid w:val="005713D4"/>
    <w:rsid w:val="005740DA"/>
    <w:rsid w:val="005C5451"/>
    <w:rsid w:val="005D690A"/>
    <w:rsid w:val="005E2DBD"/>
    <w:rsid w:val="00602FF4"/>
    <w:rsid w:val="006128F7"/>
    <w:rsid w:val="0062781C"/>
    <w:rsid w:val="00674B37"/>
    <w:rsid w:val="006E7391"/>
    <w:rsid w:val="006F6FB6"/>
    <w:rsid w:val="0074637E"/>
    <w:rsid w:val="00781EC3"/>
    <w:rsid w:val="007C3BA9"/>
    <w:rsid w:val="007C7359"/>
    <w:rsid w:val="007D0968"/>
    <w:rsid w:val="007D38F0"/>
    <w:rsid w:val="007D7C9D"/>
    <w:rsid w:val="00811A6B"/>
    <w:rsid w:val="0081714A"/>
    <w:rsid w:val="0084293E"/>
    <w:rsid w:val="0085691D"/>
    <w:rsid w:val="008758DF"/>
    <w:rsid w:val="008A16F7"/>
    <w:rsid w:val="008C1C35"/>
    <w:rsid w:val="008D1C50"/>
    <w:rsid w:val="00920B3D"/>
    <w:rsid w:val="00924341"/>
    <w:rsid w:val="00934710"/>
    <w:rsid w:val="00986F9D"/>
    <w:rsid w:val="009A3DFB"/>
    <w:rsid w:val="009C7B92"/>
    <w:rsid w:val="009F4671"/>
    <w:rsid w:val="009F4EFB"/>
    <w:rsid w:val="00A41AB6"/>
    <w:rsid w:val="00AE6456"/>
    <w:rsid w:val="00AF767A"/>
    <w:rsid w:val="00B14AB0"/>
    <w:rsid w:val="00B430BB"/>
    <w:rsid w:val="00BA50B1"/>
    <w:rsid w:val="00BB772C"/>
    <w:rsid w:val="00BD6F6F"/>
    <w:rsid w:val="00BF274B"/>
    <w:rsid w:val="00C43B6B"/>
    <w:rsid w:val="00C60DA6"/>
    <w:rsid w:val="00C63DBE"/>
    <w:rsid w:val="00CB4AA2"/>
    <w:rsid w:val="00CE106D"/>
    <w:rsid w:val="00CE29C4"/>
    <w:rsid w:val="00CE3CC9"/>
    <w:rsid w:val="00D04A79"/>
    <w:rsid w:val="00D337CA"/>
    <w:rsid w:val="00D4591A"/>
    <w:rsid w:val="00D91C57"/>
    <w:rsid w:val="00DE72AD"/>
    <w:rsid w:val="00E00217"/>
    <w:rsid w:val="00E27A50"/>
    <w:rsid w:val="00E90027"/>
    <w:rsid w:val="00EA26A6"/>
    <w:rsid w:val="00EB6CAB"/>
    <w:rsid w:val="00EC1072"/>
    <w:rsid w:val="00ED0DF1"/>
    <w:rsid w:val="00ED7870"/>
    <w:rsid w:val="00EF6EBD"/>
    <w:rsid w:val="00F22176"/>
    <w:rsid w:val="00F235FB"/>
    <w:rsid w:val="00F4427D"/>
    <w:rsid w:val="00F567A4"/>
    <w:rsid w:val="00F601F6"/>
    <w:rsid w:val="00F73A55"/>
    <w:rsid w:val="00F779D5"/>
    <w:rsid w:val="00FA655F"/>
    <w:rsid w:val="00FF54A9"/>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BA401E"/>
  <w15:chartTrackingRefBased/>
  <w15:docId w15:val="{1B56957D-2CC5-4707-8EAC-B760B56C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iPriority="0"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1072"/>
    <w:pPr>
      <w:suppressAutoHyphens/>
      <w:spacing w:after="0" w:line="240" w:lineRule="auto"/>
    </w:pPr>
    <w:rPr>
      <w:rFonts w:ascii="Liberation Serif;Times New Roma" w:eastAsia="DejaVu Sans" w:hAnsi="Liberation Serif;Times New Roma" w:cs="FreeSans"/>
      <w:kern w:val="2"/>
      <w:sz w:val="24"/>
      <w:szCs w:val="24"/>
      <w:lang w:val="en-US" w:eastAsia="zh-CN" w:bidi="hi-IN"/>
    </w:rPr>
  </w:style>
  <w:style w:type="paragraph" w:styleId="Heading1">
    <w:name w:val="heading 1"/>
    <w:basedOn w:val="Heading"/>
    <w:next w:val="TEUnsoed-TextBodyspasi2"/>
    <w:link w:val="Heading1Char"/>
    <w:qFormat/>
    <w:rsid w:val="00EC1072"/>
    <w:pPr>
      <w:numPr>
        <w:numId w:val="1"/>
      </w:numPr>
      <w:spacing w:before="238" w:after="357"/>
      <w:jc w:val="center"/>
      <w:outlineLvl w:val="0"/>
    </w:pPr>
    <w:rPr>
      <w:rFonts w:cs="Liberation Serif;Times New Roma"/>
      <w:b/>
      <w:kern w:val="0"/>
      <w:szCs w:val="36"/>
    </w:rPr>
  </w:style>
  <w:style w:type="paragraph" w:styleId="Heading2">
    <w:name w:val="heading 2"/>
    <w:basedOn w:val="Heading"/>
    <w:next w:val="TEUnsoed-TextBodyspasi2"/>
    <w:link w:val="Heading2Char"/>
    <w:qFormat/>
    <w:rsid w:val="00EC1072"/>
    <w:pPr>
      <w:numPr>
        <w:ilvl w:val="1"/>
        <w:numId w:val="1"/>
      </w:numPr>
      <w:spacing w:before="198" w:after="119"/>
      <w:outlineLvl w:val="1"/>
    </w:pPr>
    <w:rPr>
      <w:b/>
      <w:szCs w:val="32"/>
    </w:rPr>
  </w:style>
  <w:style w:type="paragraph" w:styleId="Heading3">
    <w:name w:val="heading 3"/>
    <w:basedOn w:val="Heading"/>
    <w:next w:val="TEUnsoed-TextBodyspasi2"/>
    <w:link w:val="Heading3Char"/>
    <w:qFormat/>
    <w:rsid w:val="00EC1072"/>
    <w:pPr>
      <w:numPr>
        <w:ilvl w:val="2"/>
        <w:numId w:val="1"/>
      </w:numPr>
      <w:spacing w:before="113" w:after="119"/>
      <w:outlineLvl w:val="2"/>
    </w:pPr>
    <w:rPr>
      <w:b/>
      <w:color w:val="000000"/>
    </w:rPr>
  </w:style>
  <w:style w:type="paragraph" w:styleId="Heading4">
    <w:name w:val="heading 4"/>
    <w:basedOn w:val="Heading"/>
    <w:next w:val="TEUnsoed-TextBodyspasi2"/>
    <w:link w:val="Heading4Char"/>
    <w:qFormat/>
    <w:rsid w:val="00EC1072"/>
    <w:pPr>
      <w:numPr>
        <w:ilvl w:val="3"/>
        <w:numId w:val="1"/>
      </w:numPr>
      <w:spacing w:before="120"/>
      <w:outlineLvl w:val="3"/>
    </w:pPr>
    <w:rPr>
      <w:b/>
      <w:iCs/>
      <w:color w:val="000000"/>
      <w:szCs w:val="27"/>
    </w:rPr>
  </w:style>
  <w:style w:type="paragraph" w:styleId="Heading5">
    <w:name w:val="heading 5"/>
    <w:basedOn w:val="Heading"/>
    <w:next w:val="TEUnsoed-Title"/>
    <w:link w:val="Heading5Char"/>
    <w:qFormat/>
    <w:rsid w:val="00EC1072"/>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1072"/>
    <w:rPr>
      <w:rFonts w:ascii="Liberation Serif;Times New Roma" w:eastAsia="Droid Sans Fallback" w:hAnsi="Liberation Serif;Times New Roma" w:cs="Liberation Serif;Times New Roma"/>
      <w:b/>
      <w:sz w:val="24"/>
      <w:szCs w:val="36"/>
      <w:lang w:val="id-ID" w:eastAsia="zh-CN" w:bidi="hi-IN"/>
    </w:rPr>
  </w:style>
  <w:style w:type="character" w:customStyle="1" w:styleId="Heading2Char">
    <w:name w:val="Heading 2 Char"/>
    <w:basedOn w:val="DefaultParagraphFont"/>
    <w:link w:val="Heading2"/>
    <w:rsid w:val="00EC1072"/>
    <w:rPr>
      <w:rFonts w:ascii="Liberation Serif;Times New Roma" w:eastAsia="Droid Sans Fallback" w:hAnsi="Liberation Serif;Times New Roma" w:cs="FreeSans"/>
      <w:b/>
      <w:kern w:val="2"/>
      <w:sz w:val="24"/>
      <w:szCs w:val="32"/>
      <w:lang w:val="id-ID" w:eastAsia="zh-CN" w:bidi="hi-IN"/>
    </w:rPr>
  </w:style>
  <w:style w:type="character" w:customStyle="1" w:styleId="Heading3Char">
    <w:name w:val="Heading 3 Char"/>
    <w:basedOn w:val="DefaultParagraphFont"/>
    <w:link w:val="Heading3"/>
    <w:rsid w:val="00EC1072"/>
    <w:rPr>
      <w:rFonts w:ascii="Liberation Serif;Times New Roma" w:eastAsia="Droid Sans Fallback" w:hAnsi="Liberation Serif;Times New Roma" w:cs="FreeSans"/>
      <w:b/>
      <w:color w:val="000000"/>
      <w:kern w:val="2"/>
      <w:sz w:val="24"/>
      <w:szCs w:val="28"/>
      <w:lang w:val="id-ID" w:eastAsia="zh-CN" w:bidi="hi-IN"/>
    </w:rPr>
  </w:style>
  <w:style w:type="character" w:customStyle="1" w:styleId="Heading4Char">
    <w:name w:val="Heading 4 Char"/>
    <w:basedOn w:val="DefaultParagraphFont"/>
    <w:link w:val="Heading4"/>
    <w:rsid w:val="00EC1072"/>
    <w:rPr>
      <w:rFonts w:ascii="Liberation Serif;Times New Roma" w:eastAsia="Droid Sans Fallback" w:hAnsi="Liberation Serif;Times New Roma" w:cs="FreeSans"/>
      <w:b/>
      <w:iCs/>
      <w:color w:val="000000"/>
      <w:kern w:val="2"/>
      <w:sz w:val="24"/>
      <w:szCs w:val="27"/>
      <w:lang w:val="id-ID" w:eastAsia="zh-CN" w:bidi="hi-IN"/>
    </w:rPr>
  </w:style>
  <w:style w:type="character" w:customStyle="1" w:styleId="Heading5Char">
    <w:name w:val="Heading 5 Char"/>
    <w:basedOn w:val="DefaultParagraphFont"/>
    <w:link w:val="Heading5"/>
    <w:rsid w:val="00EC1072"/>
    <w:rPr>
      <w:rFonts w:ascii="Liberation Serif;Times New Roma" w:eastAsia="Droid Sans Fallback" w:hAnsi="Liberation Serif;Times New Roma" w:cs="FreeSans"/>
      <w:b/>
      <w:bCs/>
      <w:kern w:val="2"/>
      <w:sz w:val="20"/>
      <w:szCs w:val="24"/>
      <w:lang w:val="id-ID" w:eastAsia="zh-CN" w:bidi="hi-IN"/>
    </w:rPr>
  </w:style>
  <w:style w:type="character" w:customStyle="1" w:styleId="WW8Num1z0">
    <w:name w:val="WW8Num1z0"/>
    <w:qFormat/>
    <w:rsid w:val="00EC1072"/>
  </w:style>
  <w:style w:type="character" w:customStyle="1" w:styleId="WW8Num1z1">
    <w:name w:val="WW8Num1z1"/>
    <w:qFormat/>
    <w:rsid w:val="00EC1072"/>
  </w:style>
  <w:style w:type="character" w:customStyle="1" w:styleId="WW8Num1z2">
    <w:name w:val="WW8Num1z2"/>
    <w:qFormat/>
    <w:rsid w:val="00EC1072"/>
  </w:style>
  <w:style w:type="character" w:customStyle="1" w:styleId="WW8Num1z3">
    <w:name w:val="WW8Num1z3"/>
    <w:qFormat/>
    <w:rsid w:val="00EC1072"/>
  </w:style>
  <w:style w:type="character" w:customStyle="1" w:styleId="WW8Num1z4">
    <w:name w:val="WW8Num1z4"/>
    <w:qFormat/>
    <w:rsid w:val="00EC1072"/>
  </w:style>
  <w:style w:type="character" w:customStyle="1" w:styleId="WW8Num1z5">
    <w:name w:val="WW8Num1z5"/>
    <w:qFormat/>
    <w:rsid w:val="00EC1072"/>
  </w:style>
  <w:style w:type="character" w:customStyle="1" w:styleId="WW8Num1z6">
    <w:name w:val="WW8Num1z6"/>
    <w:qFormat/>
    <w:rsid w:val="00EC1072"/>
  </w:style>
  <w:style w:type="character" w:customStyle="1" w:styleId="WW8Num1z7">
    <w:name w:val="WW8Num1z7"/>
    <w:qFormat/>
    <w:rsid w:val="00EC1072"/>
  </w:style>
  <w:style w:type="character" w:customStyle="1" w:styleId="WW8Num1z8">
    <w:name w:val="WW8Num1z8"/>
    <w:qFormat/>
    <w:rsid w:val="00EC1072"/>
  </w:style>
  <w:style w:type="character" w:customStyle="1" w:styleId="WW8Num2z0">
    <w:name w:val="WW8Num2z0"/>
    <w:qFormat/>
    <w:rsid w:val="00EC1072"/>
  </w:style>
  <w:style w:type="character" w:customStyle="1" w:styleId="WW8Num2z1">
    <w:name w:val="WW8Num2z1"/>
    <w:qFormat/>
    <w:rsid w:val="00EC1072"/>
  </w:style>
  <w:style w:type="character" w:customStyle="1" w:styleId="WW8Num2z2">
    <w:name w:val="WW8Num2z2"/>
    <w:qFormat/>
    <w:rsid w:val="00EC1072"/>
  </w:style>
  <w:style w:type="character" w:customStyle="1" w:styleId="WW8Num2z3">
    <w:name w:val="WW8Num2z3"/>
    <w:qFormat/>
    <w:rsid w:val="00EC1072"/>
  </w:style>
  <w:style w:type="character" w:customStyle="1" w:styleId="WW8Num2z4">
    <w:name w:val="WW8Num2z4"/>
    <w:qFormat/>
    <w:rsid w:val="00EC1072"/>
  </w:style>
  <w:style w:type="character" w:customStyle="1" w:styleId="WW8Num2z5">
    <w:name w:val="WW8Num2z5"/>
    <w:qFormat/>
    <w:rsid w:val="00EC1072"/>
  </w:style>
  <w:style w:type="character" w:customStyle="1" w:styleId="WW8Num2z6">
    <w:name w:val="WW8Num2z6"/>
    <w:qFormat/>
    <w:rsid w:val="00EC1072"/>
  </w:style>
  <w:style w:type="character" w:customStyle="1" w:styleId="WW8Num2z7">
    <w:name w:val="WW8Num2z7"/>
    <w:qFormat/>
    <w:rsid w:val="00EC1072"/>
  </w:style>
  <w:style w:type="character" w:customStyle="1" w:styleId="WW8Num2z8">
    <w:name w:val="WW8Num2z8"/>
    <w:qFormat/>
    <w:rsid w:val="00EC1072"/>
  </w:style>
  <w:style w:type="character" w:customStyle="1" w:styleId="WW8Num3z0">
    <w:name w:val="WW8Num3z0"/>
    <w:qFormat/>
    <w:rsid w:val="00EC1072"/>
  </w:style>
  <w:style w:type="character" w:customStyle="1" w:styleId="WW8Num3z1">
    <w:name w:val="WW8Num3z1"/>
    <w:qFormat/>
    <w:rsid w:val="00EC1072"/>
  </w:style>
  <w:style w:type="character" w:customStyle="1" w:styleId="WW8Num3z2">
    <w:name w:val="WW8Num3z2"/>
    <w:qFormat/>
    <w:rsid w:val="00EC1072"/>
  </w:style>
  <w:style w:type="character" w:customStyle="1" w:styleId="WW8Num3z3">
    <w:name w:val="WW8Num3z3"/>
    <w:qFormat/>
    <w:rsid w:val="00EC1072"/>
  </w:style>
  <w:style w:type="character" w:customStyle="1" w:styleId="WW8Num3z4">
    <w:name w:val="WW8Num3z4"/>
    <w:qFormat/>
    <w:rsid w:val="00EC1072"/>
  </w:style>
  <w:style w:type="character" w:customStyle="1" w:styleId="WW8Num3z5">
    <w:name w:val="WW8Num3z5"/>
    <w:qFormat/>
    <w:rsid w:val="00EC1072"/>
  </w:style>
  <w:style w:type="character" w:customStyle="1" w:styleId="WW8Num3z6">
    <w:name w:val="WW8Num3z6"/>
    <w:qFormat/>
    <w:rsid w:val="00EC1072"/>
  </w:style>
  <w:style w:type="character" w:customStyle="1" w:styleId="WW8Num3z7">
    <w:name w:val="WW8Num3z7"/>
    <w:qFormat/>
    <w:rsid w:val="00EC1072"/>
  </w:style>
  <w:style w:type="character" w:customStyle="1" w:styleId="WW8Num3z8">
    <w:name w:val="WW8Num3z8"/>
    <w:qFormat/>
    <w:rsid w:val="00EC1072"/>
  </w:style>
  <w:style w:type="character" w:customStyle="1" w:styleId="WW8Num4z0">
    <w:name w:val="WW8Num4z0"/>
    <w:qFormat/>
    <w:rsid w:val="00EC1072"/>
  </w:style>
  <w:style w:type="character" w:customStyle="1" w:styleId="WW8Num4z1">
    <w:name w:val="WW8Num4z1"/>
    <w:qFormat/>
    <w:rsid w:val="00EC1072"/>
  </w:style>
  <w:style w:type="character" w:customStyle="1" w:styleId="WW8Num4z2">
    <w:name w:val="WW8Num4z2"/>
    <w:qFormat/>
    <w:rsid w:val="00EC1072"/>
  </w:style>
  <w:style w:type="character" w:customStyle="1" w:styleId="WW8Num4z3">
    <w:name w:val="WW8Num4z3"/>
    <w:qFormat/>
    <w:rsid w:val="00EC1072"/>
  </w:style>
  <w:style w:type="character" w:customStyle="1" w:styleId="WW8Num4z4">
    <w:name w:val="WW8Num4z4"/>
    <w:qFormat/>
    <w:rsid w:val="00EC1072"/>
  </w:style>
  <w:style w:type="character" w:customStyle="1" w:styleId="WW8Num4z5">
    <w:name w:val="WW8Num4z5"/>
    <w:qFormat/>
    <w:rsid w:val="00EC1072"/>
  </w:style>
  <w:style w:type="character" w:customStyle="1" w:styleId="WW8Num4z6">
    <w:name w:val="WW8Num4z6"/>
    <w:qFormat/>
    <w:rsid w:val="00EC1072"/>
  </w:style>
  <w:style w:type="character" w:customStyle="1" w:styleId="WW8Num4z7">
    <w:name w:val="WW8Num4z7"/>
    <w:qFormat/>
    <w:rsid w:val="00EC1072"/>
  </w:style>
  <w:style w:type="character" w:customStyle="1" w:styleId="WW8Num4z8">
    <w:name w:val="WW8Num4z8"/>
    <w:qFormat/>
    <w:rsid w:val="00EC1072"/>
  </w:style>
  <w:style w:type="character" w:customStyle="1" w:styleId="WW8Num5z0">
    <w:name w:val="WW8Num5z0"/>
    <w:qFormat/>
    <w:rsid w:val="00EC1072"/>
  </w:style>
  <w:style w:type="character" w:customStyle="1" w:styleId="WW8Num5z1">
    <w:name w:val="WW8Num5z1"/>
    <w:qFormat/>
    <w:rsid w:val="00EC1072"/>
  </w:style>
  <w:style w:type="character" w:customStyle="1" w:styleId="WW8Num5z2">
    <w:name w:val="WW8Num5z2"/>
    <w:qFormat/>
    <w:rsid w:val="00EC1072"/>
  </w:style>
  <w:style w:type="character" w:customStyle="1" w:styleId="WW8Num5z3">
    <w:name w:val="WW8Num5z3"/>
    <w:qFormat/>
    <w:rsid w:val="00EC1072"/>
  </w:style>
  <w:style w:type="character" w:customStyle="1" w:styleId="WW8Num5z4">
    <w:name w:val="WW8Num5z4"/>
    <w:qFormat/>
    <w:rsid w:val="00EC1072"/>
  </w:style>
  <w:style w:type="character" w:customStyle="1" w:styleId="WW8Num5z5">
    <w:name w:val="WW8Num5z5"/>
    <w:qFormat/>
    <w:rsid w:val="00EC1072"/>
  </w:style>
  <w:style w:type="character" w:customStyle="1" w:styleId="WW8Num5z6">
    <w:name w:val="WW8Num5z6"/>
    <w:qFormat/>
    <w:rsid w:val="00EC1072"/>
  </w:style>
  <w:style w:type="character" w:customStyle="1" w:styleId="WW8Num5z7">
    <w:name w:val="WW8Num5z7"/>
    <w:qFormat/>
    <w:rsid w:val="00EC1072"/>
  </w:style>
  <w:style w:type="character" w:customStyle="1" w:styleId="WW8Num5z8">
    <w:name w:val="WW8Num5z8"/>
    <w:qFormat/>
    <w:rsid w:val="00EC1072"/>
  </w:style>
  <w:style w:type="character" w:customStyle="1" w:styleId="WW8Num6z0">
    <w:name w:val="WW8Num6z0"/>
    <w:qFormat/>
    <w:rsid w:val="00EC1072"/>
  </w:style>
  <w:style w:type="character" w:customStyle="1" w:styleId="WW8Num6z1">
    <w:name w:val="WW8Num6z1"/>
    <w:qFormat/>
    <w:rsid w:val="00EC1072"/>
  </w:style>
  <w:style w:type="character" w:customStyle="1" w:styleId="WW8Num6z2">
    <w:name w:val="WW8Num6z2"/>
    <w:qFormat/>
    <w:rsid w:val="00EC1072"/>
  </w:style>
  <w:style w:type="character" w:customStyle="1" w:styleId="WW8Num6z3">
    <w:name w:val="WW8Num6z3"/>
    <w:qFormat/>
    <w:rsid w:val="00EC1072"/>
  </w:style>
  <w:style w:type="character" w:customStyle="1" w:styleId="WW8Num6z4">
    <w:name w:val="WW8Num6z4"/>
    <w:qFormat/>
    <w:rsid w:val="00EC1072"/>
  </w:style>
  <w:style w:type="character" w:customStyle="1" w:styleId="WW8Num6z5">
    <w:name w:val="WW8Num6z5"/>
    <w:qFormat/>
    <w:rsid w:val="00EC1072"/>
  </w:style>
  <w:style w:type="character" w:customStyle="1" w:styleId="WW8Num6z6">
    <w:name w:val="WW8Num6z6"/>
    <w:qFormat/>
    <w:rsid w:val="00EC1072"/>
  </w:style>
  <w:style w:type="character" w:customStyle="1" w:styleId="WW8Num6z7">
    <w:name w:val="WW8Num6z7"/>
    <w:qFormat/>
    <w:rsid w:val="00EC1072"/>
  </w:style>
  <w:style w:type="character" w:customStyle="1" w:styleId="WW8Num6z8">
    <w:name w:val="WW8Num6z8"/>
    <w:qFormat/>
    <w:rsid w:val="00EC1072"/>
  </w:style>
  <w:style w:type="character" w:customStyle="1" w:styleId="InternetLink">
    <w:name w:val="Internet Link"/>
    <w:rsid w:val="00EC1072"/>
    <w:rPr>
      <w:color w:val="000080"/>
      <w:u w:val="single"/>
    </w:rPr>
  </w:style>
  <w:style w:type="character" w:customStyle="1" w:styleId="IndexLink">
    <w:name w:val="Index Link"/>
    <w:qFormat/>
    <w:rsid w:val="00EC1072"/>
  </w:style>
  <w:style w:type="character" w:customStyle="1" w:styleId="SourceText">
    <w:name w:val="Source Text"/>
    <w:qFormat/>
    <w:rsid w:val="00EC1072"/>
    <w:rPr>
      <w:rFonts w:ascii="Liberation Mono;Courier New" w:eastAsia="Courier New" w:hAnsi="Liberation Mono;Courier New" w:cs="Liberation Mono;Courier New"/>
    </w:rPr>
  </w:style>
  <w:style w:type="character" w:customStyle="1" w:styleId="NumberingSymbols">
    <w:name w:val="Numbering Symbols"/>
    <w:qFormat/>
    <w:rsid w:val="00EC1072"/>
  </w:style>
  <w:style w:type="character" w:customStyle="1" w:styleId="FootnoteCharacters">
    <w:name w:val="Footnote Characters"/>
    <w:qFormat/>
    <w:rsid w:val="00EC1072"/>
  </w:style>
  <w:style w:type="character" w:customStyle="1" w:styleId="FootnoteAnchor">
    <w:name w:val="Footnote Anchor"/>
    <w:rsid w:val="00EC1072"/>
    <w:rPr>
      <w:vertAlign w:val="superscript"/>
    </w:rPr>
  </w:style>
  <w:style w:type="character" w:customStyle="1" w:styleId="EndnoteCharacters">
    <w:name w:val="Endnote Characters"/>
    <w:qFormat/>
    <w:rsid w:val="00EC1072"/>
    <w:rPr>
      <w:vertAlign w:val="superscript"/>
    </w:rPr>
  </w:style>
  <w:style w:type="character" w:customStyle="1" w:styleId="WW-EndnoteCharacters">
    <w:name w:val="WW-Endnote Characters"/>
    <w:qFormat/>
    <w:rsid w:val="00EC1072"/>
  </w:style>
  <w:style w:type="character" w:customStyle="1" w:styleId="EndnoteAnchor">
    <w:name w:val="Endnote Anchor"/>
    <w:rsid w:val="00EC1072"/>
    <w:rPr>
      <w:vertAlign w:val="superscript"/>
    </w:rPr>
  </w:style>
  <w:style w:type="paragraph" w:customStyle="1" w:styleId="Heading">
    <w:name w:val="Heading"/>
    <w:basedOn w:val="Normal"/>
    <w:next w:val="BodyText"/>
    <w:qFormat/>
    <w:rsid w:val="00EC1072"/>
    <w:pPr>
      <w:keepNext/>
      <w:spacing w:before="240" w:after="120"/>
    </w:pPr>
    <w:rPr>
      <w:rFonts w:eastAsia="Droid Sans Fallback"/>
      <w:szCs w:val="28"/>
    </w:rPr>
  </w:style>
  <w:style w:type="paragraph" w:styleId="BodyText">
    <w:name w:val="Body Text"/>
    <w:basedOn w:val="Normal"/>
    <w:link w:val="BodyTextChar"/>
    <w:rsid w:val="00EC1072"/>
    <w:pPr>
      <w:spacing w:line="480" w:lineRule="auto"/>
      <w:ind w:firstLine="850"/>
      <w:jc w:val="both"/>
    </w:pPr>
    <w:rPr>
      <w:rFonts w:cs="Liberation Serif;Times New Roma"/>
    </w:rPr>
  </w:style>
  <w:style w:type="character" w:customStyle="1" w:styleId="BodyTextChar">
    <w:name w:val="Body Text Char"/>
    <w:basedOn w:val="DefaultParagraphFont"/>
    <w:link w:val="BodyText"/>
    <w:rsid w:val="00EC1072"/>
    <w:rPr>
      <w:rFonts w:ascii="Liberation Serif;Times New Roma" w:eastAsia="DejaVu Sans" w:hAnsi="Liberation Serif;Times New Roma" w:cs="Liberation Serif;Times New Roma"/>
      <w:kern w:val="2"/>
      <w:sz w:val="24"/>
      <w:szCs w:val="24"/>
      <w:lang w:val="id-ID" w:eastAsia="zh-CN" w:bidi="hi-IN"/>
    </w:rPr>
  </w:style>
  <w:style w:type="paragraph" w:styleId="List">
    <w:name w:val="List"/>
    <w:basedOn w:val="BodyText"/>
    <w:rsid w:val="00EC1072"/>
    <w:rPr>
      <w:rFonts w:cs="FreeSans"/>
    </w:rPr>
  </w:style>
  <w:style w:type="paragraph" w:styleId="Caption">
    <w:name w:val="caption"/>
    <w:basedOn w:val="Normal"/>
    <w:qFormat/>
    <w:rsid w:val="00EC1072"/>
    <w:pPr>
      <w:suppressLineNumbers/>
      <w:spacing w:before="120" w:after="120"/>
    </w:pPr>
    <w:rPr>
      <w:i/>
      <w:iCs/>
    </w:rPr>
  </w:style>
  <w:style w:type="paragraph" w:customStyle="1" w:styleId="Index">
    <w:name w:val="Index"/>
    <w:basedOn w:val="Normal"/>
    <w:qFormat/>
    <w:rsid w:val="00EC1072"/>
    <w:pPr>
      <w:suppressLineNumbers/>
    </w:pPr>
  </w:style>
  <w:style w:type="paragraph" w:customStyle="1" w:styleId="Quotations">
    <w:name w:val="Quotations"/>
    <w:basedOn w:val="Normal"/>
    <w:qFormat/>
    <w:rsid w:val="00EC1072"/>
    <w:pPr>
      <w:spacing w:after="283"/>
      <w:ind w:left="567" w:right="567"/>
    </w:pPr>
  </w:style>
  <w:style w:type="paragraph" w:styleId="Title">
    <w:name w:val="Title"/>
    <w:basedOn w:val="Heading"/>
    <w:next w:val="Subtitle"/>
    <w:link w:val="TitleChar"/>
    <w:qFormat/>
    <w:rsid w:val="00EC1072"/>
    <w:pPr>
      <w:jc w:val="center"/>
    </w:pPr>
    <w:rPr>
      <w:rFonts w:cs="Liberation Serif;Times New Roma"/>
      <w:b/>
      <w:sz w:val="28"/>
      <w:szCs w:val="56"/>
    </w:rPr>
  </w:style>
  <w:style w:type="character" w:customStyle="1" w:styleId="TitleChar">
    <w:name w:val="Title Char"/>
    <w:basedOn w:val="DefaultParagraphFont"/>
    <w:link w:val="Title"/>
    <w:rsid w:val="00EC1072"/>
    <w:rPr>
      <w:rFonts w:ascii="Liberation Serif;Times New Roma" w:eastAsia="Droid Sans Fallback" w:hAnsi="Liberation Serif;Times New Roma" w:cs="Liberation Serif;Times New Roma"/>
      <w:b/>
      <w:kern w:val="2"/>
      <w:sz w:val="28"/>
      <w:szCs w:val="56"/>
      <w:lang w:val="id-ID" w:eastAsia="zh-CN" w:bidi="hi-IN"/>
    </w:rPr>
  </w:style>
  <w:style w:type="paragraph" w:styleId="Subtitle">
    <w:name w:val="Subtitle"/>
    <w:basedOn w:val="Heading"/>
    <w:next w:val="BodyText"/>
    <w:link w:val="SubtitleChar"/>
    <w:qFormat/>
    <w:rsid w:val="00EC1072"/>
    <w:pPr>
      <w:spacing w:before="0" w:after="0"/>
      <w:jc w:val="center"/>
    </w:pPr>
    <w:rPr>
      <w:rFonts w:cs="Liberation Serif;Times New Roma"/>
      <w:sz w:val="28"/>
      <w:szCs w:val="36"/>
    </w:rPr>
  </w:style>
  <w:style w:type="character" w:customStyle="1" w:styleId="SubtitleChar">
    <w:name w:val="Subtitle Char"/>
    <w:basedOn w:val="DefaultParagraphFont"/>
    <w:link w:val="Subtitle"/>
    <w:rsid w:val="00EC1072"/>
    <w:rPr>
      <w:rFonts w:ascii="Liberation Serif;Times New Roma" w:eastAsia="Droid Sans Fallback" w:hAnsi="Liberation Serif;Times New Roma" w:cs="Liberation Serif;Times New Roma"/>
      <w:kern w:val="2"/>
      <w:sz w:val="28"/>
      <w:szCs w:val="36"/>
      <w:lang w:val="id-ID" w:eastAsia="zh-CN" w:bidi="hi-IN"/>
    </w:rPr>
  </w:style>
  <w:style w:type="paragraph" w:styleId="TOC1">
    <w:name w:val="toc 1"/>
    <w:basedOn w:val="Index"/>
    <w:rsid w:val="00EC1072"/>
    <w:pPr>
      <w:tabs>
        <w:tab w:val="right" w:leader="dot" w:pos="9638"/>
      </w:tabs>
      <w:spacing w:before="142"/>
    </w:pPr>
  </w:style>
  <w:style w:type="paragraph" w:styleId="Footer">
    <w:name w:val="footer"/>
    <w:basedOn w:val="Normal"/>
    <w:link w:val="FooterChar"/>
    <w:rsid w:val="00EC1072"/>
    <w:pPr>
      <w:suppressLineNumbers/>
      <w:tabs>
        <w:tab w:val="center" w:pos="4819"/>
        <w:tab w:val="right" w:pos="9638"/>
      </w:tabs>
    </w:pPr>
    <w:rPr>
      <w:sz w:val="22"/>
    </w:rPr>
  </w:style>
  <w:style w:type="character" w:customStyle="1" w:styleId="FooterChar">
    <w:name w:val="Footer Char"/>
    <w:basedOn w:val="DefaultParagraphFont"/>
    <w:link w:val="Footer"/>
    <w:rsid w:val="00EC1072"/>
    <w:rPr>
      <w:rFonts w:ascii="Liberation Serif;Times New Roma" w:eastAsia="DejaVu Sans" w:hAnsi="Liberation Serif;Times New Roma" w:cs="FreeSans"/>
      <w:kern w:val="2"/>
      <w:szCs w:val="24"/>
      <w:lang w:val="id-ID" w:eastAsia="zh-CN" w:bidi="hi-IN"/>
    </w:rPr>
  </w:style>
  <w:style w:type="paragraph" w:styleId="BodyTextIndent">
    <w:name w:val="Body Text Indent"/>
    <w:basedOn w:val="BodyText"/>
    <w:link w:val="BodyTextIndentChar"/>
    <w:rsid w:val="00EC1072"/>
    <w:pPr>
      <w:ind w:left="283" w:firstLine="0"/>
    </w:pPr>
  </w:style>
  <w:style w:type="character" w:customStyle="1" w:styleId="BodyTextIndentChar">
    <w:name w:val="Body Text Indent Char"/>
    <w:basedOn w:val="DefaultParagraphFont"/>
    <w:link w:val="BodyTextIndent"/>
    <w:rsid w:val="00EC1072"/>
    <w:rPr>
      <w:rFonts w:ascii="Liberation Serif;Times New Roma" w:eastAsia="DejaVu Sans" w:hAnsi="Liberation Serif;Times New Roma" w:cs="Liberation Serif;Times New Roma"/>
      <w:kern w:val="2"/>
      <w:sz w:val="24"/>
      <w:szCs w:val="24"/>
      <w:lang w:val="id-ID" w:eastAsia="zh-CN" w:bidi="hi-IN"/>
    </w:rPr>
  </w:style>
  <w:style w:type="paragraph" w:styleId="Header">
    <w:name w:val="header"/>
    <w:basedOn w:val="Normal"/>
    <w:link w:val="HeaderChar"/>
    <w:rsid w:val="00EC1072"/>
    <w:pPr>
      <w:suppressLineNumbers/>
      <w:tabs>
        <w:tab w:val="center" w:pos="4819"/>
        <w:tab w:val="right" w:pos="9638"/>
      </w:tabs>
    </w:pPr>
  </w:style>
  <w:style w:type="character" w:customStyle="1" w:styleId="HeaderChar">
    <w:name w:val="Header Char"/>
    <w:basedOn w:val="DefaultParagraphFont"/>
    <w:link w:val="Header"/>
    <w:rsid w:val="00EC1072"/>
    <w:rPr>
      <w:rFonts w:ascii="Liberation Serif;Times New Roma" w:eastAsia="DejaVu Sans" w:hAnsi="Liberation Serif;Times New Roma" w:cs="FreeSans"/>
      <w:kern w:val="2"/>
      <w:sz w:val="24"/>
      <w:szCs w:val="24"/>
      <w:lang w:val="id-ID" w:eastAsia="zh-CN" w:bidi="hi-IN"/>
    </w:rPr>
  </w:style>
  <w:style w:type="paragraph" w:customStyle="1" w:styleId="Text">
    <w:name w:val="Text"/>
    <w:basedOn w:val="Caption"/>
    <w:qFormat/>
    <w:rsid w:val="00EC1072"/>
    <w:pPr>
      <w:spacing w:before="57" w:after="57"/>
      <w:jc w:val="both"/>
    </w:pPr>
    <w:rPr>
      <w:i w:val="0"/>
    </w:rPr>
  </w:style>
  <w:style w:type="paragraph" w:customStyle="1" w:styleId="TableContents">
    <w:name w:val="Table Contents"/>
    <w:basedOn w:val="Normal"/>
    <w:qFormat/>
    <w:rsid w:val="00EC1072"/>
    <w:pPr>
      <w:suppressLineNumbers/>
    </w:pPr>
    <w:rPr>
      <w:rFonts w:cs="Liberation Serif;Times New Roma"/>
      <w:sz w:val="20"/>
    </w:rPr>
  </w:style>
  <w:style w:type="paragraph" w:customStyle="1" w:styleId="TEUnsoed-TextBodyspasi1">
    <w:name w:val="TE Unsoed - Text Body spasi 1"/>
    <w:basedOn w:val="BodyText"/>
    <w:qFormat/>
    <w:rsid w:val="00EC1072"/>
    <w:pPr>
      <w:spacing w:before="57" w:after="57" w:line="240" w:lineRule="auto"/>
    </w:pPr>
  </w:style>
  <w:style w:type="paragraph" w:styleId="TOC2">
    <w:name w:val="toc 2"/>
    <w:basedOn w:val="Index"/>
    <w:rsid w:val="00EC1072"/>
    <w:pPr>
      <w:tabs>
        <w:tab w:val="right" w:pos="850"/>
        <w:tab w:val="right" w:leader="dot" w:pos="9355"/>
      </w:tabs>
      <w:spacing w:before="85" w:after="28"/>
      <w:ind w:left="850" w:hanging="567"/>
    </w:pPr>
  </w:style>
  <w:style w:type="paragraph" w:styleId="TOC3">
    <w:name w:val="toc 3"/>
    <w:basedOn w:val="Index"/>
    <w:rsid w:val="00EC1072"/>
    <w:pPr>
      <w:tabs>
        <w:tab w:val="right" w:pos="1134"/>
        <w:tab w:val="right" w:leader="dot" w:pos="9072"/>
      </w:tabs>
      <w:ind w:left="1134" w:hanging="567"/>
    </w:pPr>
  </w:style>
  <w:style w:type="paragraph" w:customStyle="1" w:styleId="TEUnsoed-BiodataPenulisspasi1">
    <w:name w:val="TE Unsoed - Biodata Penulis spasi 1"/>
    <w:basedOn w:val="TEUnsoed-TextBodyspasi1"/>
    <w:qFormat/>
    <w:rsid w:val="00EC1072"/>
    <w:pPr>
      <w:ind w:firstLine="0"/>
    </w:pPr>
  </w:style>
  <w:style w:type="paragraph" w:customStyle="1" w:styleId="TEUnsoed-TextBodyspasi2">
    <w:name w:val="TE Unsoed - Text Body spasi 2"/>
    <w:basedOn w:val="TEUnsoed-TextBodyspasi1"/>
    <w:qFormat/>
    <w:rsid w:val="00EC1072"/>
    <w:pPr>
      <w:spacing w:line="480" w:lineRule="auto"/>
    </w:pPr>
  </w:style>
  <w:style w:type="paragraph" w:customStyle="1" w:styleId="TEUnsoed-Heading1">
    <w:name w:val="TE Unsoed - Heading 1"/>
    <w:basedOn w:val="Heading1"/>
    <w:qFormat/>
    <w:rsid w:val="00EC1072"/>
    <w:pPr>
      <w:numPr>
        <w:numId w:val="0"/>
      </w:numPr>
    </w:pPr>
    <w:rPr>
      <w:color w:val="800000"/>
    </w:rPr>
  </w:style>
  <w:style w:type="paragraph" w:customStyle="1" w:styleId="TEUnsoed-Subtitle">
    <w:name w:val="TE Unsoed - Subtitle"/>
    <w:basedOn w:val="Subtitle"/>
    <w:qFormat/>
    <w:rsid w:val="00EC1072"/>
  </w:style>
  <w:style w:type="paragraph" w:customStyle="1" w:styleId="TEUnsoed-Title">
    <w:name w:val="TE Unsoed - Title"/>
    <w:basedOn w:val="Title"/>
    <w:qFormat/>
    <w:rsid w:val="00EC1072"/>
    <w:rPr>
      <w:caps/>
    </w:rPr>
  </w:style>
  <w:style w:type="paragraph" w:styleId="TOC4">
    <w:name w:val="toc 4"/>
    <w:basedOn w:val="Index"/>
    <w:rsid w:val="00EC1072"/>
    <w:pPr>
      <w:tabs>
        <w:tab w:val="right" w:leader="dot" w:pos="8789"/>
      </w:tabs>
      <w:ind w:left="849"/>
    </w:pPr>
  </w:style>
  <w:style w:type="paragraph" w:styleId="List2">
    <w:name w:val="List 2"/>
    <w:basedOn w:val="List"/>
    <w:rsid w:val="00EC1072"/>
    <w:pPr>
      <w:spacing w:after="120"/>
      <w:ind w:left="360" w:hanging="360"/>
    </w:pPr>
  </w:style>
  <w:style w:type="paragraph" w:customStyle="1" w:styleId="List1Start">
    <w:name w:val="List 1 Start"/>
    <w:basedOn w:val="List"/>
    <w:next w:val="List2"/>
    <w:qFormat/>
    <w:rsid w:val="00EC1072"/>
    <w:pPr>
      <w:spacing w:before="240" w:after="120"/>
      <w:ind w:left="360" w:hanging="360"/>
    </w:pPr>
  </w:style>
  <w:style w:type="paragraph" w:styleId="ListBullet3">
    <w:name w:val="List Bullet 3"/>
    <w:basedOn w:val="List"/>
    <w:rsid w:val="00EC1072"/>
    <w:pPr>
      <w:spacing w:after="120"/>
      <w:ind w:left="720" w:hanging="360"/>
    </w:pPr>
  </w:style>
  <w:style w:type="paragraph" w:styleId="ListContinue2">
    <w:name w:val="List Continue 2"/>
    <w:basedOn w:val="List"/>
    <w:rsid w:val="00EC1072"/>
    <w:pPr>
      <w:spacing w:after="120"/>
      <w:ind w:left="720" w:firstLine="0"/>
    </w:pPr>
  </w:style>
  <w:style w:type="paragraph" w:customStyle="1" w:styleId="List2End">
    <w:name w:val="List 2 End"/>
    <w:basedOn w:val="List"/>
    <w:next w:val="ListBullet3"/>
    <w:qFormat/>
    <w:rsid w:val="00EC1072"/>
    <w:pPr>
      <w:spacing w:after="240"/>
      <w:ind w:left="720" w:hanging="360"/>
    </w:pPr>
  </w:style>
  <w:style w:type="paragraph" w:customStyle="1" w:styleId="List2Start">
    <w:name w:val="List 2 Start"/>
    <w:basedOn w:val="List"/>
    <w:next w:val="ListBullet3"/>
    <w:qFormat/>
    <w:rsid w:val="00EC1072"/>
    <w:pPr>
      <w:spacing w:before="240" w:after="120"/>
      <w:ind w:left="720" w:hanging="360"/>
    </w:pPr>
  </w:style>
  <w:style w:type="paragraph" w:styleId="ListContinue">
    <w:name w:val="List Continue"/>
    <w:basedOn w:val="List"/>
    <w:rsid w:val="00EC1072"/>
    <w:pPr>
      <w:spacing w:after="120"/>
      <w:ind w:left="360" w:firstLine="0"/>
    </w:pPr>
  </w:style>
  <w:style w:type="paragraph" w:customStyle="1" w:styleId="List1End">
    <w:name w:val="List 1 End"/>
    <w:basedOn w:val="List"/>
    <w:next w:val="List2"/>
    <w:qFormat/>
    <w:rsid w:val="00EC1072"/>
    <w:pPr>
      <w:spacing w:after="240"/>
      <w:ind w:left="360" w:hanging="360"/>
    </w:pPr>
  </w:style>
  <w:style w:type="paragraph" w:styleId="ListBullet4">
    <w:name w:val="List Bullet 4"/>
    <w:basedOn w:val="List"/>
    <w:rsid w:val="00EC1072"/>
    <w:pPr>
      <w:spacing w:after="120"/>
      <w:ind w:left="1080" w:hanging="360"/>
    </w:pPr>
  </w:style>
  <w:style w:type="paragraph" w:styleId="ListBullet5">
    <w:name w:val="List Bullet 5"/>
    <w:basedOn w:val="List"/>
    <w:rsid w:val="00EC1072"/>
    <w:pPr>
      <w:spacing w:after="120"/>
      <w:ind w:left="1440" w:hanging="360"/>
    </w:pPr>
  </w:style>
  <w:style w:type="paragraph" w:styleId="ListNumber">
    <w:name w:val="List Number"/>
    <w:basedOn w:val="List"/>
    <w:rsid w:val="00EC1072"/>
    <w:pPr>
      <w:spacing w:after="120"/>
      <w:ind w:left="1800" w:hanging="360"/>
    </w:pPr>
  </w:style>
  <w:style w:type="paragraph" w:customStyle="1" w:styleId="TEUnsoed-DaftarIstilah">
    <w:name w:val="TE Unsoed - Daftar Istilah"/>
    <w:basedOn w:val="BodyText"/>
    <w:qFormat/>
    <w:rsid w:val="00EC1072"/>
    <w:pPr>
      <w:spacing w:after="170" w:line="240" w:lineRule="auto"/>
      <w:ind w:left="850" w:hanging="850"/>
    </w:pPr>
  </w:style>
  <w:style w:type="paragraph" w:customStyle="1" w:styleId="TableHeading">
    <w:name w:val="Table Heading"/>
    <w:basedOn w:val="TableContents"/>
    <w:qFormat/>
    <w:rsid w:val="00EC1072"/>
    <w:pPr>
      <w:jc w:val="center"/>
    </w:pPr>
    <w:rPr>
      <w:b/>
    </w:rPr>
  </w:style>
  <w:style w:type="paragraph" w:customStyle="1" w:styleId="Tabel">
    <w:name w:val="Tabel"/>
    <w:basedOn w:val="Caption"/>
    <w:qFormat/>
    <w:rsid w:val="00EC1072"/>
    <w:pPr>
      <w:jc w:val="both"/>
    </w:pPr>
    <w:rPr>
      <w:sz w:val="22"/>
    </w:rPr>
  </w:style>
  <w:style w:type="paragraph" w:customStyle="1" w:styleId="TableIndex1">
    <w:name w:val="Table Index 1"/>
    <w:basedOn w:val="Index"/>
    <w:qFormat/>
    <w:rsid w:val="00EC1072"/>
    <w:pPr>
      <w:tabs>
        <w:tab w:val="right" w:leader="dot" w:pos="9638"/>
      </w:tabs>
      <w:ind w:left="964" w:hanging="964"/>
    </w:pPr>
  </w:style>
  <w:style w:type="paragraph" w:customStyle="1" w:styleId="TEUnsoed-TitleEnglish">
    <w:name w:val="TE Unsoed - Title English"/>
    <w:basedOn w:val="TEUnsoed-Title"/>
    <w:qFormat/>
    <w:rsid w:val="00EC1072"/>
    <w:rPr>
      <w:i/>
      <w:sz w:val="26"/>
    </w:rPr>
  </w:style>
  <w:style w:type="paragraph" w:customStyle="1" w:styleId="TEUnsoed-Gambar">
    <w:name w:val="TE Unsoed - Gambar"/>
    <w:basedOn w:val="BodyText"/>
    <w:qFormat/>
    <w:rsid w:val="00EC1072"/>
    <w:pPr>
      <w:spacing w:before="170" w:after="283" w:line="240" w:lineRule="auto"/>
      <w:ind w:firstLine="0"/>
      <w:jc w:val="center"/>
    </w:pPr>
  </w:style>
  <w:style w:type="paragraph" w:customStyle="1" w:styleId="TEUnsoed-CaptionGambar1baris">
    <w:name w:val="TE Unsoed - Caption Gambar 1 baris"/>
    <w:basedOn w:val="Caption"/>
    <w:qFormat/>
    <w:rsid w:val="00EC1072"/>
    <w:pPr>
      <w:jc w:val="center"/>
    </w:pPr>
    <w:rPr>
      <w:sz w:val="22"/>
    </w:rPr>
  </w:style>
  <w:style w:type="paragraph" w:customStyle="1" w:styleId="TEUnsoed-CaptionGambar2baris">
    <w:name w:val="TE Unsoed - Caption Gambar 2 baris"/>
    <w:basedOn w:val="TEUnsoed-CaptionGambar1baris"/>
    <w:qFormat/>
    <w:rsid w:val="00EC1072"/>
    <w:pPr>
      <w:jc w:val="both"/>
    </w:pPr>
  </w:style>
  <w:style w:type="paragraph" w:customStyle="1" w:styleId="IllustrationIndex1">
    <w:name w:val="Illustration Index 1"/>
    <w:basedOn w:val="Index"/>
    <w:qFormat/>
    <w:rsid w:val="00EC1072"/>
    <w:pPr>
      <w:tabs>
        <w:tab w:val="right" w:leader="dot" w:pos="9638"/>
      </w:tabs>
      <w:ind w:left="1230" w:hanging="1230"/>
    </w:pPr>
  </w:style>
  <w:style w:type="paragraph" w:customStyle="1" w:styleId="Gambar">
    <w:name w:val="Gambar"/>
    <w:basedOn w:val="Caption"/>
    <w:qFormat/>
    <w:rsid w:val="00EC1072"/>
  </w:style>
  <w:style w:type="paragraph" w:customStyle="1" w:styleId="Bibliography1">
    <w:name w:val="Bibliography 1"/>
    <w:basedOn w:val="Index"/>
    <w:qFormat/>
    <w:rsid w:val="00EC1072"/>
    <w:pPr>
      <w:tabs>
        <w:tab w:val="left" w:pos="384"/>
      </w:tabs>
      <w:spacing w:line="240" w:lineRule="atLeast"/>
      <w:ind w:left="384" w:hanging="384"/>
      <w:jc w:val="both"/>
    </w:pPr>
  </w:style>
  <w:style w:type="paragraph" w:customStyle="1" w:styleId="Table">
    <w:name w:val="Table"/>
    <w:basedOn w:val="Caption"/>
    <w:qFormat/>
    <w:rsid w:val="00EC1072"/>
  </w:style>
  <w:style w:type="paragraph" w:customStyle="1" w:styleId="FrameContents">
    <w:name w:val="Frame Contents"/>
    <w:basedOn w:val="Normal"/>
    <w:qFormat/>
    <w:rsid w:val="00EC1072"/>
  </w:style>
  <w:style w:type="paragraph" w:customStyle="1" w:styleId="Keteranganpersamaan">
    <w:name w:val="Keterangan persamaan"/>
    <w:basedOn w:val="TableContents"/>
    <w:qFormat/>
    <w:rsid w:val="00EC1072"/>
    <w:pPr>
      <w:tabs>
        <w:tab w:val="left" w:pos="567"/>
        <w:tab w:val="left" w:pos="1134"/>
        <w:tab w:val="left" w:pos="1417"/>
      </w:tabs>
    </w:pPr>
  </w:style>
  <w:style w:type="paragraph" w:styleId="List3">
    <w:name w:val="List 3"/>
    <w:basedOn w:val="List"/>
    <w:rsid w:val="00EC1072"/>
    <w:pPr>
      <w:spacing w:after="120"/>
      <w:ind w:left="360" w:hanging="360"/>
    </w:pPr>
  </w:style>
  <w:style w:type="paragraph" w:customStyle="1" w:styleId="ListIndent">
    <w:name w:val="List Indent"/>
    <w:basedOn w:val="BodyText"/>
    <w:qFormat/>
    <w:rsid w:val="00EC1072"/>
    <w:pPr>
      <w:tabs>
        <w:tab w:val="left" w:pos="0"/>
      </w:tabs>
      <w:ind w:left="2835" w:hanging="2551"/>
    </w:pPr>
  </w:style>
  <w:style w:type="paragraph" w:styleId="FootnoteText">
    <w:name w:val="footnote text"/>
    <w:basedOn w:val="Normal"/>
    <w:link w:val="FootnoteTextChar"/>
    <w:rsid w:val="00EC1072"/>
    <w:pPr>
      <w:suppressLineNumbers/>
      <w:ind w:left="339" w:hanging="339"/>
    </w:pPr>
    <w:rPr>
      <w:sz w:val="20"/>
      <w:szCs w:val="20"/>
    </w:rPr>
  </w:style>
  <w:style w:type="character" w:customStyle="1" w:styleId="FootnoteTextChar">
    <w:name w:val="Footnote Text Char"/>
    <w:basedOn w:val="DefaultParagraphFont"/>
    <w:link w:val="FootnoteText"/>
    <w:rsid w:val="00EC1072"/>
    <w:rPr>
      <w:rFonts w:ascii="Liberation Serif;Times New Roma" w:eastAsia="DejaVu Sans" w:hAnsi="Liberation Serif;Times New Roma" w:cs="FreeSans"/>
      <w:kern w:val="2"/>
      <w:sz w:val="20"/>
      <w:szCs w:val="20"/>
      <w:lang w:val="id-ID" w:eastAsia="zh-CN" w:bidi="hi-IN"/>
    </w:rPr>
  </w:style>
  <w:style w:type="paragraph" w:customStyle="1" w:styleId="TEUnsoed-DaftarSimbol">
    <w:name w:val="TE Unsoed - Daftar Simbol"/>
    <w:basedOn w:val="TEUnsoed-DaftarIstilah"/>
    <w:qFormat/>
    <w:rsid w:val="00EC1072"/>
    <w:pPr>
      <w:tabs>
        <w:tab w:val="left" w:pos="-283"/>
      </w:tabs>
    </w:pPr>
  </w:style>
  <w:style w:type="paragraph" w:customStyle="1" w:styleId="HeadingLampiran">
    <w:name w:val="Heading Lampiran"/>
    <w:basedOn w:val="Heading1"/>
    <w:next w:val="TEUnsoed-TextBodyspasi2"/>
    <w:qFormat/>
    <w:rsid w:val="00EC1072"/>
    <w:pPr>
      <w:numPr>
        <w:numId w:val="2"/>
      </w:numPr>
      <w:ind w:left="1417" w:hanging="1417"/>
      <w:jc w:val="both"/>
    </w:pPr>
  </w:style>
  <w:style w:type="paragraph" w:styleId="BodyTextFirstIndent">
    <w:name w:val="Body Text First Indent"/>
    <w:basedOn w:val="BodyText"/>
    <w:link w:val="BodyTextFirstIndentChar"/>
    <w:rsid w:val="00EC1072"/>
  </w:style>
  <w:style w:type="character" w:customStyle="1" w:styleId="BodyTextFirstIndentChar">
    <w:name w:val="Body Text First Indent Char"/>
    <w:basedOn w:val="BodyTextChar"/>
    <w:link w:val="BodyTextFirstIndent"/>
    <w:rsid w:val="00EC1072"/>
    <w:rPr>
      <w:rFonts w:ascii="Liberation Serif;Times New Roma" w:eastAsia="DejaVu Sans" w:hAnsi="Liberation Serif;Times New Roma" w:cs="Liberation Serif;Times New Roma"/>
      <w:kern w:val="2"/>
      <w:sz w:val="24"/>
      <w:szCs w:val="24"/>
      <w:lang w:val="id-ID" w:eastAsia="zh-CN" w:bidi="hi-IN"/>
    </w:rPr>
  </w:style>
  <w:style w:type="paragraph" w:customStyle="1" w:styleId="UserIndex1">
    <w:name w:val="User Index 1"/>
    <w:basedOn w:val="Index"/>
    <w:qFormat/>
    <w:rsid w:val="00EC1072"/>
    <w:pPr>
      <w:ind w:left="1247" w:hanging="1247"/>
    </w:pPr>
  </w:style>
  <w:style w:type="numbering" w:customStyle="1" w:styleId="WW8Num1">
    <w:name w:val="WW8Num1"/>
    <w:qFormat/>
    <w:rsid w:val="00EC1072"/>
  </w:style>
  <w:style w:type="numbering" w:customStyle="1" w:styleId="WW8Num2">
    <w:name w:val="WW8Num2"/>
    <w:qFormat/>
    <w:rsid w:val="00EC1072"/>
  </w:style>
  <w:style w:type="numbering" w:customStyle="1" w:styleId="WW8Num3">
    <w:name w:val="WW8Num3"/>
    <w:qFormat/>
    <w:rsid w:val="00EC1072"/>
  </w:style>
  <w:style w:type="numbering" w:customStyle="1" w:styleId="WW8Num4">
    <w:name w:val="WW8Num4"/>
    <w:qFormat/>
    <w:rsid w:val="00EC1072"/>
  </w:style>
  <w:style w:type="numbering" w:customStyle="1" w:styleId="WW8Num5">
    <w:name w:val="WW8Num5"/>
    <w:qFormat/>
    <w:rsid w:val="00EC1072"/>
  </w:style>
  <w:style w:type="numbering" w:customStyle="1" w:styleId="WW8Num6">
    <w:name w:val="WW8Num6"/>
    <w:qFormat/>
    <w:rsid w:val="00EC1072"/>
  </w:style>
  <w:style w:type="paragraph" w:styleId="Bibliography">
    <w:name w:val="Bibliography"/>
    <w:basedOn w:val="Normal"/>
    <w:next w:val="Normal"/>
    <w:uiPriority w:val="37"/>
    <w:unhideWhenUsed/>
    <w:rsid w:val="00EC1072"/>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C18322-BEC7-4BE2-A085-4C0630A01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2</TotalTime>
  <Pages>7</Pages>
  <Words>3400</Words>
  <Characters>1938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dc:creator>
  <cp:keywords/>
  <dc:description/>
  <cp:lastModifiedBy>Friday Corp</cp:lastModifiedBy>
  <cp:revision>20</cp:revision>
  <dcterms:created xsi:type="dcterms:W3CDTF">2018-04-25T07:13:00Z</dcterms:created>
  <dcterms:modified xsi:type="dcterms:W3CDTF">2018-06-1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EvxjIY1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